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F64C1D" w14:textId="352BD918" w:rsidR="00456721" w:rsidRDefault="004172B0">
      <w:pPr>
        <w:pStyle w:val="Title"/>
      </w:pPr>
      <w:commentRangeStart w:id="0"/>
      <w:del w:id="1" w:author="Yi Wei" w:date="2021-07-11T02:17:00Z">
        <w:r w:rsidDel="00072F5E">
          <w:delText>Behavioral investigations of the explore-exploit tradeoff in rats</w:delText>
        </w:r>
      </w:del>
      <w:ins w:id="2" w:author="Yi Wei" w:date="2021-07-11T02:18:00Z">
        <w:r w:rsidR="00FE4659">
          <w:t>An i</w:t>
        </w:r>
      </w:ins>
      <w:ins w:id="3" w:author="Yi Wei" w:date="2021-07-11T02:17:00Z">
        <w:r w:rsidR="00072F5E">
          <w:t>nvestigation of the effects</w:t>
        </w:r>
      </w:ins>
      <w:ins w:id="4" w:author="Yi Wei" w:date="2021-07-11T02:18:00Z">
        <w:r w:rsidR="00072F5E">
          <w:t xml:space="preserve"> of horizon and guided choices </w:t>
        </w:r>
        <w:r w:rsidR="0020454B">
          <w:t xml:space="preserve">on explore-exploit decisions </w:t>
        </w:r>
        <w:r w:rsidR="00072F5E">
          <w:t>in rodents</w:t>
        </w:r>
      </w:ins>
      <w:commentRangeEnd w:id="0"/>
      <w:ins w:id="5" w:author="Yi Wei" w:date="2021-07-11T02:35:00Z">
        <w:r w:rsidR="00EC35D9">
          <w:rPr>
            <w:rStyle w:val="CommentReference"/>
            <w:rFonts w:ascii="Times New Roman" w:hAnsi="Times New Roman" w:cs="Times New Roman"/>
            <w:color w:val="auto"/>
            <w:spacing w:val="0"/>
            <w:kern w:val="0"/>
            <w14:textOutline w14:w="0" w14:cap="rnd" w14:cmpd="sng" w14:algn="ctr">
              <w14:noFill/>
              <w14:prstDash w14:val="solid"/>
              <w14:bevel/>
            </w14:textOutline>
          </w:rPr>
          <w:commentReference w:id="0"/>
        </w:r>
      </w:ins>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12" w:history="1">
        <w:r>
          <w:rPr>
            <w:rStyle w:val="Hyperlink0"/>
            <w:lang w:val="it-IT"/>
          </w:rPr>
          <w:t>fellous@arizona.edu</w:t>
        </w:r>
      </w:hyperlink>
    </w:p>
    <w:p w14:paraId="78694FC1" w14:textId="77777777" w:rsidR="00456721" w:rsidRDefault="00456721">
      <w:pPr>
        <w:pStyle w:val="Body"/>
      </w:pPr>
    </w:p>
    <w:p w14:paraId="7B25A05C" w14:textId="77777777" w:rsidR="00456721" w:rsidRDefault="004172B0">
      <w:pPr>
        <w:pStyle w:val="Body"/>
      </w:pPr>
      <w:r>
        <w:rPr>
          <w:lang w:val="de-DE"/>
        </w:rPr>
        <w:t xml:space="preserve">Abstract: 197 </w:t>
      </w:r>
      <w:proofErr w:type="spellStart"/>
      <w:r>
        <w:rPr>
          <w:lang w:val="de-DE"/>
        </w:rPr>
        <w:t>words</w:t>
      </w:r>
      <w:proofErr w:type="spellEnd"/>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1A257990" w:rsidR="00456721" w:rsidRDefault="004172B0">
      <w:pPr>
        <w:pStyle w:val="Body"/>
      </w:pPr>
      <w:r>
        <w:t xml:space="preserve">Humans and animals have to balance the need for exploring new options and exploiting existing options that are known to be good.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boxes and reversal learning paradigms which have certain limitations. In such paradigms, the decision to abandon a currently bad option is confounded by the need for exploring a novel option for information collection, making it difficult to separate different drives and heuristics for exploration. A model-free win-stay lose-shift strategy is efficient in handling the reverse learning which discourages and doesn’t allow for observing model-based </w:t>
      </w:r>
      <w:del w:id="6" w:author="Yi Wei" w:date="2021-07-11T07:08:00Z">
        <w:r w:rsidDel="004B7A5D">
          <w:delText xml:space="preserve">planning </w:delText>
        </w:r>
      </w:del>
      <w:r>
        <w:t>behavior in exploration</w:t>
      </w:r>
      <w:ins w:id="7" w:author="Yi Wei" w:date="2021-07-11T07:08:00Z">
        <w:r w:rsidR="004B7A5D">
          <w:t>, such as utilizing</w:t>
        </w:r>
      </w:ins>
      <w:ins w:id="8" w:author="Yi Wei" w:date="2021-07-11T07:09:00Z">
        <w:r w:rsidR="004B7A5D">
          <w:t xml:space="preserve"> prior information or adapt based on the </w:t>
        </w:r>
      </w:ins>
      <w:ins w:id="9" w:author="Yi Wei" w:date="2021-07-11T07:10:00Z">
        <w:r w:rsidR="004B7A5D" w:rsidRPr="004B7A5D">
          <w:t>volatility</w:t>
        </w:r>
        <w:r w:rsidR="00330081">
          <w:t xml:space="preserve"> of the environment</w:t>
        </w:r>
      </w:ins>
      <w:r>
        <w:t xml:space="preserve">. In this study, we investigated exploration in rats 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ins w:id="10" w:author="Yi Wei" w:date="2021-07-11T07:13:00Z">
        <w:r w:rsidR="008A014F">
          <w:t>Given the s</w:t>
        </w:r>
      </w:ins>
      <w:ins w:id="11" w:author="Yi Wei" w:date="2021-07-11T07:12:00Z">
        <w:r w:rsidR="008A014F">
          <w:t xml:space="preserve">imilarities and important </w:t>
        </w:r>
      </w:ins>
      <w:ins w:id="12" w:author="Yi Wei" w:date="2021-07-11T07:13:00Z">
        <w:r w:rsidR="008A014F" w:rsidRPr="008A014F">
          <w:t>disparity</w:t>
        </w:r>
        <w:r w:rsidR="008A014F" w:rsidRPr="008A014F" w:rsidDel="008A014F">
          <w:t xml:space="preserve"> </w:t>
        </w:r>
        <w:r w:rsidR="008A014F">
          <w:t xml:space="preserve">observed </w:t>
        </w:r>
      </w:ins>
      <w:del w:id="13" w:author="Yi Wei" w:date="2021-07-11T07:12:00Z">
        <w:r w:rsidDel="008A014F">
          <w:delText>Overall, we found a good correspondence</w:delText>
        </w:r>
      </w:del>
      <w:del w:id="14" w:author="Yi Wei" w:date="2021-07-11T07:13:00Z">
        <w:r w:rsidDel="008A014F">
          <w:delText xml:space="preserve"> </w:delText>
        </w:r>
      </w:del>
      <w:r>
        <w:t>between human and rats</w:t>
      </w:r>
      <w:ins w:id="15" w:author="Yi Wei" w:date="2021-07-11T07:13:00Z">
        <w:r w:rsidR="008A014F">
          <w:t>, we re</w:t>
        </w:r>
      </w:ins>
      <w:ins w:id="16" w:author="Yi Wei" w:date="2021-07-11T07:14:00Z">
        <w:r w:rsidR="008A014F">
          <w:t>vealed a more complicated nature of explore-exploit behavior</w:t>
        </w:r>
        <w:r w:rsidR="00D16733">
          <w:t>.</w:t>
        </w:r>
      </w:ins>
      <w:del w:id="17" w:author="Yi Wei" w:date="2021-07-11T07:13:00Z">
        <w:r w:rsidDel="008A014F">
          <w:delText xml:space="preserve"> and established this task as a new rodent model for studying the explore-exploit decision making processes.</w:delText>
        </w:r>
      </w:del>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57C8582" w:rsidR="00456721" w:rsidRDefault="004172B0">
      <w:pPr>
        <w:pStyle w:val="Body"/>
      </w:pPr>
      <w:r>
        <w:t xml:space="preserve">Keywords: explore-exploit dilemma, directed and random exploration, win-stay lose-shift, </w:t>
      </w:r>
      <w:ins w:id="18" w:author="Yi Wei" w:date="2021-07-11T07:07:00Z">
        <w:r w:rsidR="00163893">
          <w:t>self-guided vs free exploration</w:t>
        </w:r>
      </w:ins>
      <w:del w:id="19" w:author="Yi Wei" w:date="2021-07-11T07:07:00Z">
        <w:r w:rsidDel="00163893">
          <w:delText>p</w:delText>
        </w:r>
      </w:del>
      <w:ins w:id="20" w:author="Yi Wei" w:date="2021-07-11T07:07:00Z">
        <w:r w:rsidR="00163893" w:rsidDel="00163893">
          <w:t xml:space="preserve"> </w:t>
        </w:r>
      </w:ins>
      <w:del w:id="21" w:author="Yi Wei" w:date="2021-07-11T07:07:00Z">
        <w:r w:rsidDel="00163893">
          <w:delText>lanning horizon</w:delText>
        </w:r>
      </w:del>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721A3621" w:rsidR="00456721" w:rsidRDefault="004172B0">
      <w:pPr>
        <w:pStyle w:val="Body"/>
        <w:spacing w:before="100" w:after="100"/>
      </w:pPr>
      <w:r>
        <w:t xml:space="preserve">Humans and animals constantly face the choice between exploiting options that are known to be good and exploring unknown options in the hope of discovering better options for the future. Humans face this dilemma in scenarios from simple choices like deciding whether to explore a new restaurant for dinner, to important life decisions such as deciding whether to explore a new career, while animals face it when deciding whether to explore and forage for food, territory and mate. The cognitive ability to balance exploration and exploitation is vital to animal and human’s survival and success. In recent years, the study of explore-exploit decisions in humans and animals have become an active field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729B9210" w:rsidR="00456721" w:rsidRDefault="004172B0">
      <w:pPr>
        <w:pStyle w:val="Body"/>
        <w:spacing w:before="100" w:after="100"/>
      </w:pPr>
      <w:r>
        <w:t>Although an optimal solution to explore-exploit decisions is,</w:t>
      </w:r>
      <w:r>
        <w:rPr>
          <w:lang w:val="nl-NL"/>
        </w:rPr>
        <w:t xml:space="preserve"> in </w:t>
      </w:r>
      <w:proofErr w:type="spellStart"/>
      <w:r>
        <w:rPr>
          <w:lang w:val="nl-NL"/>
        </w:rPr>
        <w:t>general</w:t>
      </w:r>
      <w:proofErr w:type="spellEnd"/>
      <w:r>
        <w:t xml:space="preserve">, computationally intractable </w:t>
      </w:r>
      <w:r>
        <w:fldChar w:fldCharType="begin"/>
      </w:r>
      <w:r>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fldChar w:fldCharType="separate"/>
      </w:r>
      <w:r>
        <w:t>(Bellman, 1954)</w:t>
      </w:r>
      <w:r>
        <w:fldChar w:fldCharType="end"/>
      </w:r>
      <w:r>
        <w:t xml:space="preserve">, humans and animals are thought to use approximations or heuristics in making explore-exploit decisions. Previous research revealed that subjects were likely to use one or both of two main heuristics. The first is an information-driven heuristic known as directed exploration in which action is biased towards the more uncertain option </w:t>
      </w:r>
      <w:r>
        <w:fldChar w:fldCharType="begin"/>
      </w:r>
      <w:r>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t>(Krebs et al., 1978, Meyer and Shi, 1995, Banks et al., 1997, Frank et al., 2009, Steyvers et al., 2009, Lee et al., 2011, Payzan-LeNestour and Bossaerts, 2012, Zhang and Yu, 2013, Wilson et al., 2014)</w:t>
      </w:r>
      <w:r>
        <w:fldChar w:fldCharType="end"/>
      </w:r>
      <w:r>
        <w:t xml:space="preserve"> . The second is an error-driven heuristic known as random exploration</w:t>
      </w:r>
      <w:r w:rsidR="006242C6">
        <w:t>,</w:t>
      </w:r>
      <w:r>
        <w:t xml:space="preserve"> in which exploratory actions with suboptimal estimates of value are chosen by chance </w:t>
      </w:r>
      <w:r>
        <w:fldChar w:fldCharType="begin"/>
      </w:r>
      <w:r>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fldChar w:fldCharType="separate"/>
      </w:r>
      <w:r>
        <w:t>(Kao et al., 2005, Badre et al., 2012, Wilson et al., 2014, Gershman, 2018, 2019)</w:t>
      </w:r>
      <w:r>
        <w:fldChar w:fldCharType="end"/>
      </w:r>
      <w:r>
        <w:t xml:space="preserve">. In particular, recent studies showed that humans were able to adapt the extent to which they explore with the horizon context, i.e. the number of future choices remaining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Horizon adaptation is thought to be a hallmark of exploration. </w:t>
      </w:r>
    </w:p>
    <w:p w14:paraId="71D5468B" w14:textId="77777777" w:rsidR="00456721" w:rsidRDefault="004172B0">
      <w:pPr>
        <w:pStyle w:val="Body"/>
        <w:spacing w:before="100" w:after="100"/>
      </w:pPr>
      <w:r>
        <w:t xml:space="preserve">Relatively few studies have investigated how animals, in particular rodents, make explore-exploit decisions. To study such behavior, most existing rodent explore-exploit studies took the approach of a reversal learning paradigm. In the reversal learning design, animals choose between two options where o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xml:space="preserve">. As animals explore the two options they will eventually converge to the better option and keep exploiting it, until the outcome of the two options are swapped. Deviating from the previously exploited option after reversal is considered exploration in these tasks. Rodents are reported to use a set of win-stay lose-shift strategies which are effective in solving these reversal learning problems. </w:t>
      </w:r>
    </w:p>
    <w:p w14:paraId="1E003C08" w14:textId="41E90B60" w:rsidR="00456721" w:rsidRDefault="004172B0">
      <w:pPr>
        <w:pStyle w:val="Body"/>
        <w:spacing w:before="100" w:after="100"/>
        <w:rPr>
          <w:rStyle w:val="Hyperlink1"/>
        </w:rPr>
      </w:pPr>
      <w:r>
        <w:t xml:space="preserve">However, reversal learning designs have several limitations. First, the scope </w:t>
      </w:r>
      <w:proofErr w:type="gramStart"/>
      <w:r>
        <w:t>of ”</w:t>
      </w:r>
      <w:r>
        <w:rPr>
          <w:lang w:val="fr-FR"/>
        </w:rPr>
        <w:t>exploration</w:t>
      </w:r>
      <w:proofErr w:type="gramEnd"/>
      <w:r>
        <w:t xml:space="preserve">” being examined using such designs is limited, as win-stay lose-shift is a model-free exploration strategy which works well for reversal learning. However, such design does not allow for observing planning and model-based behavior. Second, from the decision to abandon a currently bad option is confounded by the need for exploring a novel option for information collection. In such paradigms, it is impossible to dissociate directed choice from random exploration. Third, most of the tasks mentioned above are implemented in operant boxes that are not natural environments for a rat. As pointed </w:t>
      </w:r>
      <w:r>
        <w:lastRenderedPageBreak/>
        <w:t>out recently, head-fixed monkeys have the opposite risk preference compared to freely moving monkeys during the same task, suggesting that decision making may be directly influenced by the physical constraints of the experimental paradigms (</w:t>
      </w:r>
      <w:proofErr w:type="spellStart"/>
      <w:r>
        <w:rPr>
          <w:rStyle w:val="Hyperlink1"/>
        </w:rPr>
        <w:fldChar w:fldCharType="begin"/>
      </w:r>
      <w:r>
        <w:rPr>
          <w:rStyle w:val="Hyperlink1"/>
        </w:rPr>
        <w:instrText xml:space="preserve"> HYPERLINK \l "ENREF_22" </w:instrText>
      </w:r>
      <w:r>
        <w:rPr>
          <w:rStyle w:val="Hyperlink1"/>
        </w:rPr>
        <w:fldChar w:fldCharType="separate"/>
      </w:r>
      <w:r>
        <w:rPr>
          <w:rStyle w:val="Hyperlink1"/>
        </w:rPr>
        <w:t>Vodicka</w:t>
      </w:r>
      <w:proofErr w:type="spellEnd"/>
      <w:r>
        <w:rPr>
          <w:rStyle w:val="Hyperlink1"/>
        </w:rPr>
        <w:t xml:space="preserve"> et al., 2019</w:t>
      </w:r>
      <w:r>
        <w:fldChar w:fldCharType="end"/>
      </w:r>
      <w:r>
        <w:rPr>
          <w:rStyle w:val="Hyperlink1"/>
        </w:rPr>
        <w:t>). One of the most fundamental and natural behavior</w:t>
      </w:r>
      <w:r w:rsidR="000D4C5D">
        <w:rPr>
          <w:rStyle w:val="Hyperlink1"/>
        </w:rPr>
        <w:t>s</w:t>
      </w:r>
      <w:r>
        <w:rPr>
          <w:rStyle w:val="Hyperlink1"/>
        </w:rPr>
        <w:t xml:space="preserve"> of rats is to spatially navigate. It is unknown how rats would behave in a setting in which the explore-exploit dilemma taps into their spatial navigation abilities. Fourth, there is a general gap between human and rodent literature in the context 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del w:id="22" w:author="Yi Wei" w:date="2021-07-11T07:18:00Z">
        <w:r w:rsidDel="00294D2A">
          <w:rPr>
            <w:rStyle w:val="Hyperlink1"/>
          </w:rPr>
          <w:delText xml:space="preserve">allowing </w:delText>
        </w:r>
      </w:del>
      <w:ins w:id="23" w:author="Yi Wei" w:date="2021-07-11T07:18:00Z">
        <w:r w:rsidR="00294D2A">
          <w:rPr>
            <w:rStyle w:val="Hyperlink1"/>
          </w:rPr>
          <w:t xml:space="preserve">with </w:t>
        </w:r>
      </w:ins>
      <w:ins w:id="24" w:author="Yi Wei" w:date="2021-07-11T07:17:00Z">
        <w:r w:rsidR="00294D2A">
          <w:rPr>
            <w:rStyle w:val="Hyperlink1"/>
          </w:rPr>
          <w:t xml:space="preserve">well-defined behavioral </w:t>
        </w:r>
      </w:ins>
      <w:ins w:id="25" w:author="Yi Wei" w:date="2021-07-11T07:18:00Z">
        <w:r w:rsidR="00294D2A">
          <w:rPr>
            <w:rStyle w:val="Hyperlink1"/>
          </w:rPr>
          <w:t xml:space="preserve">quantifications allowing </w:t>
        </w:r>
      </w:ins>
      <w:del w:id="26" w:author="Yi Wei" w:date="2021-07-11T07:17:00Z">
        <w:r w:rsidDel="00294D2A">
          <w:rPr>
            <w:rStyle w:val="Hyperlink1"/>
          </w:rPr>
          <w:delText xml:space="preserve">detailed </w:delText>
        </w:r>
      </w:del>
      <w:r>
        <w:rPr>
          <w:rStyle w:val="Hyperlink1"/>
        </w:rPr>
        <w:t>investigations of the cellular and system mechanisms of this</w:t>
      </w:r>
      <w:ins w:id="27" w:author="Yi Wei" w:date="2021-07-11T07:18:00Z">
        <w:r w:rsidR="002A2EB9">
          <w:rPr>
            <w:rStyle w:val="Hyperlink1"/>
          </w:rPr>
          <w:t xml:space="preserve"> complicated</w:t>
        </w:r>
      </w:ins>
      <w:r>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2185C9FB" w:rsidR="00456721" w:rsidRDefault="001C7756">
      <w:pPr>
        <w:pStyle w:val="Body"/>
        <w:spacing w:before="100" w:after="100"/>
        <w:rPr>
          <w:rStyle w:val="Hyperlink1"/>
        </w:rPr>
      </w:pPr>
      <w:ins w:id="28" w:author="Yi Wei" w:date="2021-07-10T18:59:00Z">
        <w:r>
          <w:rPr>
            <w:rStyle w:val="Hyperlink1"/>
          </w:rPr>
          <w:t>6</w:t>
        </w:r>
      </w:ins>
      <w:del w:id="29" w:author="Yi Wei" w:date="2021-07-10T18:59:00Z">
        <w:r w:rsidR="004172B0" w:rsidDel="001C7756">
          <w:rPr>
            <w:rStyle w:val="Hyperlink1"/>
          </w:rPr>
          <w:delText>4</w:delText>
        </w:r>
      </w:del>
      <w:r w:rsidR="004172B0">
        <w:rPr>
          <w:rStyle w:val="Hyperlink1"/>
        </w:rPr>
        <w:t xml:space="preserve"> Brown Norway rats were used in these experiments. All rats were male between 6 and 7 months of age at the start of the experiment. All rats were housed under reverse 12:12 light cycles. All animal procedures were approved by the IACUC committee at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5738E6D0" w:rsidR="00456721" w:rsidRDefault="004172B0">
      <w:pPr>
        <w:pStyle w:val="Body"/>
        <w:spacing w:before="100" w:after="100"/>
        <w:rPr>
          <w:rStyle w:val="Hyperlink1"/>
        </w:rPr>
      </w:pPr>
      <w:r>
        <w:rPr>
          <w:rStyle w:val="Hyperlink1"/>
        </w:rPr>
        <w:t xml:space="preserve">Data from </w:t>
      </w:r>
      <w:r w:rsidR="000D4C5D">
        <w:rPr>
          <w:rStyle w:val="Hyperlink1"/>
        </w:rPr>
        <w:t>forty-six</w:t>
      </w:r>
      <w:r>
        <w:rPr>
          <w:rStyle w:val="Hyperlink1"/>
        </w:rPr>
        <w:t xml:space="preserve"> participants were used. All participants were from the undergraduate psychology subject pool who earn credit for participation in this study. The human experiments were approved by the University of Arizona Institutional Review Board. </w:t>
      </w:r>
    </w:p>
    <w:p w14:paraId="136E60F7" w14:textId="77777777" w:rsidR="00456721" w:rsidRDefault="00456721">
      <w:pPr>
        <w:pStyle w:val="Heading2"/>
      </w:pPr>
    </w:p>
    <w:p w14:paraId="0C8AA4C6" w14:textId="77777777" w:rsidR="00456721" w:rsidRDefault="004172B0">
      <w:pPr>
        <w:pStyle w:val="Heading2"/>
      </w:pPr>
      <w:r>
        <w:rPr>
          <w:rStyle w:val="Hyperlink1"/>
          <w:lang w:val="en-US"/>
        </w:rPr>
        <w:t xml:space="preserve">Behavioral Tasks </w:t>
      </w:r>
    </w:p>
    <w:p w14:paraId="3DDFE685" w14:textId="71EFEBA4"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xml:space="preserve">. Each feeder delivered sugar water (0.2g/L) in the form of </w:t>
      </w:r>
      <w:proofErr w:type="gramStart"/>
      <w:r>
        <w:rPr>
          <w:rStyle w:val="Hyperlink1"/>
        </w:rPr>
        <w:t>computer controlled</w:t>
      </w:r>
      <w:proofErr w:type="gramEnd"/>
      <w:r>
        <w:rPr>
          <w:rStyle w:val="Hyperlink1"/>
        </w:rPr>
        <w:t xml:space="preserve"> drops. A blinking LED was attached to each feeder and acted as a cue, when desired. The experimental sessions were divided into ‘</w:t>
      </w:r>
      <w:proofErr w:type="gramStart"/>
      <w:r>
        <w:rPr>
          <w:rStyle w:val="Hyperlink1"/>
        </w:rPr>
        <w:t>games’</w:t>
      </w:r>
      <w:proofErr w:type="gramEnd"/>
      <w:r>
        <w:rPr>
          <w:rStyle w:val="Hyperlink1"/>
        </w:rPr>
        <w:t xml:space="preserve">. During each game, only 3 feeders were activated in an isosceles pattern. One feeder was the home base; the two others, equidistant from the home base, were the </w:t>
      </w:r>
      <w:r w:rsidRPr="00FD1BCE">
        <w:rPr>
          <w:rStyle w:val="None"/>
          <w:rPrChange w:id="30" w:author="Yi Wei" w:date="2021-07-11T02:19:00Z">
            <w:rPr>
              <w:rStyle w:val="None"/>
              <w:b/>
              <w:bCs/>
            </w:rPr>
          </w:rPrChange>
        </w:rPr>
        <w:t>reward areas</w:t>
      </w:r>
      <w:del w:id="31" w:author="Yi Wei" w:date="2021-07-11T02:19:00Z">
        <w:r w:rsidDel="00FD1BCE">
          <w:rPr>
            <w:rStyle w:val="None"/>
            <w:b/>
            <w:bCs/>
          </w:rPr>
          <w:delText>/target feeders</w:delText>
        </w:r>
      </w:del>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2 </w:t>
      </w:r>
      <w:del w:id="32" w:author="Yi Wei" w:date="2021-07-11T02:19:00Z">
        <w:r w:rsidRPr="009F3D02" w:rsidDel="009F3D02">
          <w:rPr>
            <w:rStyle w:val="None"/>
            <w:rPrChange w:id="33" w:author="Yi Wei" w:date="2021-07-11T02:19:00Z">
              <w:rPr>
                <w:rStyle w:val="None"/>
                <w:b/>
                <w:bCs/>
              </w:rPr>
            </w:rPrChange>
          </w:rPr>
          <w:delText>rewards areas</w:delText>
        </w:r>
      </w:del>
      <w:ins w:id="34" w:author="Yi Wei" w:date="2021-07-11T02:19:00Z">
        <w:r w:rsidR="009F3D02" w:rsidRPr="009F3D02">
          <w:rPr>
            <w:rStyle w:val="None"/>
            <w:rPrChange w:id="35" w:author="Yi Wei" w:date="2021-07-11T02:19:00Z">
              <w:rPr>
                <w:rStyle w:val="None"/>
                <w:b/>
                <w:bCs/>
              </w:rPr>
            </w:rPrChange>
          </w:rPr>
          <w:t>reward areas</w:t>
        </w:r>
      </w:ins>
      <w:r>
        <w:rPr>
          <w:rStyle w:val="Hyperlink1"/>
        </w:rPr>
        <w:t xml:space="preserve">. The home base was flanked by two Lego blocks, forcing the animal to start its navigation to the 2 </w:t>
      </w:r>
      <w:del w:id="36" w:author="Yi Wei" w:date="2021-07-11T02:20:00Z">
        <w:r w:rsidRPr="009F3D02" w:rsidDel="009F3D02">
          <w:rPr>
            <w:rStyle w:val="None"/>
            <w:rPrChange w:id="37" w:author="Yi Wei" w:date="2021-07-11T02:20:00Z">
              <w:rPr>
                <w:rStyle w:val="None"/>
                <w:b/>
                <w:bCs/>
              </w:rPr>
            </w:rPrChange>
          </w:rPr>
          <w:delText xml:space="preserve">choice </w:delText>
        </w:r>
      </w:del>
      <w:ins w:id="38" w:author="Yi Wei" w:date="2021-07-11T02:20:00Z">
        <w:r w:rsidR="009F3D02">
          <w:rPr>
            <w:rStyle w:val="None"/>
          </w:rPr>
          <w:t>reward</w:t>
        </w:r>
        <w:r w:rsidR="009F3D02" w:rsidRPr="009F3D02">
          <w:rPr>
            <w:rStyle w:val="None"/>
            <w:rPrChange w:id="39" w:author="Yi Wei" w:date="2021-07-11T02:20:00Z">
              <w:rPr>
                <w:rStyle w:val="None"/>
                <w:b/>
                <w:bCs/>
              </w:rPr>
            </w:rPrChange>
          </w:rPr>
          <w:t xml:space="preserve"> </w:t>
        </w:r>
      </w:ins>
      <w:r w:rsidRPr="009F3D02">
        <w:rPr>
          <w:rStyle w:val="None"/>
          <w:rPrChange w:id="40" w:author="Yi Wei" w:date="2021-07-11T02:20:00Z">
            <w:rPr>
              <w:rStyle w:val="None"/>
              <w:b/>
              <w:bCs/>
            </w:rPr>
          </w:rPrChange>
        </w:rPr>
        <w:t>feeders</w:t>
      </w:r>
      <w:r>
        <w:rPr>
          <w:rStyle w:val="Hyperlink1"/>
        </w:rPr>
        <w:t xml:space="preserve"> without bias (Fig 1A, blue rectangles). At the start of each game, depending on the conditions, the two </w:t>
      </w:r>
      <w:del w:id="41" w:author="Yi Wei" w:date="2021-07-11T02:20:00Z">
        <w:r w:rsidRPr="004D6534" w:rsidDel="004D6534">
          <w:rPr>
            <w:rStyle w:val="None"/>
            <w:rPrChange w:id="42" w:author="Yi Wei" w:date="2021-07-11T02:20:00Z">
              <w:rPr>
                <w:rStyle w:val="None"/>
                <w:b/>
                <w:bCs/>
              </w:rPr>
            </w:rPrChange>
          </w:rPr>
          <w:delText xml:space="preserve">rewarded </w:delText>
        </w:r>
      </w:del>
      <w:ins w:id="43" w:author="Yi Wei" w:date="2021-07-11T02:20:00Z">
        <w:r w:rsidR="004D6534" w:rsidRPr="004D6534">
          <w:rPr>
            <w:rStyle w:val="None"/>
            <w:rPrChange w:id="44" w:author="Yi Wei" w:date="2021-07-11T02:20:00Z">
              <w:rPr>
                <w:rStyle w:val="None"/>
                <w:b/>
                <w:bCs/>
              </w:rPr>
            </w:rPrChange>
          </w:rPr>
          <w:t xml:space="preserve">reward </w:t>
        </w:r>
      </w:ins>
      <w:r w:rsidRPr="004D6534">
        <w:rPr>
          <w:rStyle w:val="None"/>
          <w:rPrChange w:id="45" w:author="Yi Wei" w:date="2021-07-11T02:20:00Z">
            <w:rPr>
              <w:rStyle w:val="None"/>
              <w:b/>
              <w:bCs/>
            </w:rPr>
          </w:rPrChange>
        </w:rPr>
        <w:t>feeders</w:t>
      </w:r>
      <w:r>
        <w:rPr>
          <w:rStyle w:val="Hyperlink1"/>
        </w:rPr>
        <w:t xml:space="preserve"> were associated with a fixed number of sugar water drops drawn uniformly from 0 to 5, and always gave the same number of drops during that game (‘Game1’, Fig 1A). Before making their free choices, rats were guided to one of the </w:t>
      </w:r>
      <w:del w:id="46" w:author="Yi Wei" w:date="2021-07-11T02:20:00Z">
        <w:r w:rsidRPr="00C07E3E" w:rsidDel="00C07E3E">
          <w:rPr>
            <w:rStyle w:val="None"/>
            <w:rPrChange w:id="47" w:author="Yi Wei" w:date="2021-07-11T02:20:00Z">
              <w:rPr>
                <w:rStyle w:val="None"/>
                <w:b/>
                <w:bCs/>
              </w:rPr>
            </w:rPrChange>
          </w:rPr>
          <w:delText xml:space="preserve">target </w:delText>
        </w:r>
      </w:del>
      <w:ins w:id="48" w:author="Yi Wei" w:date="2021-07-11T02:20:00Z">
        <w:r w:rsidR="00C07E3E" w:rsidRPr="00C07E3E">
          <w:rPr>
            <w:rStyle w:val="None"/>
            <w:rPrChange w:id="49" w:author="Yi Wei" w:date="2021-07-11T02:20:00Z">
              <w:rPr>
                <w:rStyle w:val="None"/>
                <w:b/>
                <w:bCs/>
              </w:rPr>
            </w:rPrChange>
          </w:rPr>
          <w:t xml:space="preserve">reward </w:t>
        </w:r>
      </w:ins>
      <w:r w:rsidRPr="00C07E3E">
        <w:rPr>
          <w:rStyle w:val="None"/>
          <w:rPrChange w:id="50" w:author="Yi Wei" w:date="2021-07-11T02:20:00Z">
            <w:rPr>
              <w:rStyle w:val="None"/>
              <w:b/>
              <w:bCs/>
            </w:rPr>
          </w:rPrChange>
        </w:rPr>
        <w:t>feeders</w:t>
      </w:r>
      <w:r>
        <w:rPr>
          <w:rStyle w:val="Hyperlink1"/>
        </w:rPr>
        <w:t xml:space="preserve"> in the first N trials (only one LED was blinking, Trial1 cue, Fig 1A). Rats performed versions where N = 0, 1, or 3. (I</w:t>
      </w:r>
      <w:r>
        <w:rPr>
          <w:rStyle w:val="Hyperlink1"/>
          <w:lang w:val="it-IT"/>
        </w:rPr>
        <w:t>n case</w:t>
      </w:r>
      <w:r>
        <w:rPr>
          <w:rStyle w:val="Hyperlink1"/>
        </w:rPr>
        <w:t xml:space="preserve">s of N = 0, rats were not guided to any target feeder and started with a choice between 2 </w:t>
      </w:r>
      <w:del w:id="51" w:author="Yi Wei" w:date="2021-07-11T02:20:00Z">
        <w:r w:rsidRPr="006B22BA" w:rsidDel="006B22BA">
          <w:rPr>
            <w:rStyle w:val="None"/>
            <w:rPrChange w:id="52" w:author="Yi Wei" w:date="2021-07-11T02:20:00Z">
              <w:rPr>
                <w:rStyle w:val="None"/>
                <w:b/>
                <w:bCs/>
              </w:rPr>
            </w:rPrChange>
          </w:rPr>
          <w:delText xml:space="preserve">unknown </w:delText>
        </w:r>
      </w:del>
      <w:ins w:id="53" w:author="Yi Wei" w:date="2021-07-11T02:20:00Z">
        <w:r w:rsidR="006B22BA">
          <w:rPr>
            <w:rStyle w:val="None"/>
          </w:rPr>
          <w:t>reward</w:t>
        </w:r>
        <w:r w:rsidR="006B22BA" w:rsidRPr="006B22BA">
          <w:rPr>
            <w:rStyle w:val="None"/>
            <w:rPrChange w:id="54" w:author="Yi Wei" w:date="2021-07-11T02:20:00Z">
              <w:rPr>
                <w:rStyle w:val="None"/>
                <w:b/>
                <w:bCs/>
              </w:rPr>
            </w:rPrChange>
          </w:rPr>
          <w:t xml:space="preserve"> </w:t>
        </w:r>
      </w:ins>
      <w:r w:rsidRPr="006B22BA">
        <w:rPr>
          <w:rStyle w:val="None"/>
          <w:rPrChange w:id="55" w:author="Yi Wei" w:date="2021-07-11T02:20:00Z">
            <w:rPr>
              <w:rStyle w:val="None"/>
              <w:b/>
              <w:bCs/>
            </w:rPr>
          </w:rPrChange>
        </w:rPr>
        <w:t>feeders</w:t>
      </w:r>
      <w:r>
        <w:rPr>
          <w:rStyle w:val="Hyperlink1"/>
        </w:rPr>
        <w:t xml:space="preserve"> instead.)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77777777" w:rsidR="00456721" w:rsidRDefault="004172B0">
      <w:pPr>
        <w:pStyle w:val="Body"/>
        <w:spacing w:before="100" w:after="100"/>
        <w:rPr>
          <w:rStyle w:val="Hyperlink1"/>
        </w:rPr>
      </w:pPr>
      <w:r>
        <w:rPr>
          <w:rStyle w:val="Hyperlink1"/>
        </w:rPr>
        <w:t>After the first game was completed, a</w:t>
      </w:r>
      <w:r w:rsidR="009C791A">
        <w:rPr>
          <w:rStyle w:val="Hyperlink1"/>
        </w:rPr>
        <w:t>n</w:t>
      </w:r>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activated feeders opposite to the new home base (trial1 cue, Fig 1A). </w:t>
      </w:r>
    </w:p>
    <w:p w14:paraId="4CA74C56" w14:textId="22603BE8" w:rsidR="00456721" w:rsidRDefault="004172B0">
      <w:pPr>
        <w:pStyle w:val="Body"/>
        <w:spacing w:before="100" w:after="100"/>
        <w:rPr>
          <w:ins w:id="56" w:author="Yi Wei" w:date="2021-07-11T02:21:00Z"/>
          <w:rStyle w:val="Hyperlink1"/>
        </w:rPr>
      </w:pPr>
      <w:r>
        <w:rPr>
          <w:rStyle w:val="Hyperlink1"/>
        </w:rPr>
        <w:t>Each home base was associated with a fixed horizon in each game. Horizon is defined as the number of trials after the guided trial {Wilson, 2014 #23}. In these experiments two conditions were implemented: Horizon 1: only one free choice allowed before a new game started, and Horizon 6: 6 free choices before the start of a new game. Horizon conditions were pseudo randomly chosen every day. On average, 16.1 games were r</w:t>
      </w:r>
      <w:r w:rsidR="002F66FF">
        <w:rPr>
          <w:rStyle w:val="Hyperlink1"/>
        </w:rPr>
        <w:t>u</w:t>
      </w:r>
      <w:r>
        <w:rPr>
          <w:rStyle w:val="Hyperlink1"/>
        </w:rPr>
        <w:t xml:space="preserve">n per day. </w:t>
      </w:r>
    </w:p>
    <w:p w14:paraId="60E703FA" w14:textId="78D13FC2" w:rsidR="00381A43" w:rsidRDefault="00381A43">
      <w:pPr>
        <w:pStyle w:val="Body"/>
        <w:spacing w:before="100" w:after="100"/>
        <w:rPr>
          <w:ins w:id="57" w:author="Yi Wei" w:date="2021-07-11T02:22:00Z"/>
          <w:rStyle w:val="Hyperlink1"/>
        </w:rPr>
      </w:pPr>
      <w:ins w:id="58" w:author="Yi Wei" w:date="2021-07-11T02:21:00Z">
        <w:r>
          <w:rPr>
            <w:rStyle w:val="Hyperlink1"/>
          </w:rPr>
          <w:lastRenderedPageBreak/>
          <w:t>Variations of the Rat version: In</w:t>
        </w:r>
      </w:ins>
      <w:ins w:id="59" w:author="Yi Wei" w:date="2021-07-11T02:22:00Z">
        <w:r>
          <w:rPr>
            <w:rStyle w:val="Hyperlink1"/>
          </w:rPr>
          <w:t xml:space="preserve"> this paper, rats performed variations of the task as described above. Here is a summary of different variants of the task:</w:t>
        </w:r>
      </w:ins>
    </w:p>
    <w:p w14:paraId="49914F20" w14:textId="58614F2B" w:rsidR="00381A43" w:rsidRDefault="00381A43" w:rsidP="00381A43">
      <w:pPr>
        <w:pStyle w:val="Body"/>
        <w:numPr>
          <w:ilvl w:val="0"/>
          <w:numId w:val="1"/>
        </w:numPr>
        <w:spacing w:before="100" w:after="100"/>
        <w:rPr>
          <w:ins w:id="60" w:author="Yi Wei" w:date="2021-07-11T02:23:00Z"/>
          <w:rStyle w:val="Hyperlink1"/>
        </w:rPr>
      </w:pPr>
      <w:ins w:id="61" w:author="Yi Wei" w:date="2021-07-11T02:22:00Z">
        <w:r>
          <w:rPr>
            <w:rStyle w:val="Hyperlink1"/>
          </w:rPr>
          <w:t>(</w:t>
        </w:r>
      </w:ins>
      <w:proofErr w:type="gramStart"/>
      <w:ins w:id="62" w:author="Yi Wei" w:date="2021-07-11T02:23:00Z">
        <w:r>
          <w:rPr>
            <w:rStyle w:val="Hyperlink1"/>
          </w:rPr>
          <w:t>between</w:t>
        </w:r>
        <w:proofErr w:type="gramEnd"/>
        <w:r>
          <w:rPr>
            <w:rStyle w:val="Hyperlink1"/>
          </w:rPr>
          <w:t>-session</w:t>
        </w:r>
      </w:ins>
      <w:ins w:id="63" w:author="Yi Wei" w:date="2021-07-11T02:22:00Z">
        <w:r>
          <w:rPr>
            <w:rStyle w:val="Hyperlink1"/>
          </w:rPr>
          <w:t xml:space="preserve"> version) Rats performed </w:t>
        </w:r>
      </w:ins>
      <w:ins w:id="64" w:author="Yi Wei" w:date="2021-07-11T02:23:00Z">
        <w:r>
          <w:rPr>
            <w:rStyle w:val="Hyperlink1"/>
          </w:rPr>
          <w:t xml:space="preserve">games of different horizons in blocks of weeks. </w:t>
        </w:r>
      </w:ins>
      <w:ins w:id="65" w:author="Yi Wei" w:date="2021-07-11T02:24:00Z">
        <w:r w:rsidR="00E7082D">
          <w:rPr>
            <w:rStyle w:val="Hyperlink1"/>
          </w:rPr>
          <w:t>In</w:t>
        </w:r>
      </w:ins>
      <w:ins w:id="66" w:author="Yi Wei" w:date="2021-07-11T02:23:00Z">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ins>
      <w:ins w:id="67" w:author="Yi Wei" w:date="2021-07-11T02:24:00Z">
        <w:r w:rsidR="00E7082D">
          <w:rPr>
            <w:rStyle w:val="Hyperlink1"/>
          </w:rPr>
          <w:t>Different horizon conditions are run on different chunks of consecutive sessions.</w:t>
        </w:r>
      </w:ins>
      <w:ins w:id="68" w:author="Yi Wei" w:date="2021-07-11T02:25:00Z">
        <w:r w:rsidR="00876B16">
          <w:rPr>
            <w:rStyle w:val="Hyperlink1"/>
          </w:rPr>
          <w:t xml:space="preserve"> Rats are guided 3 times before a free choice can be made.</w:t>
        </w:r>
      </w:ins>
    </w:p>
    <w:p w14:paraId="4781C13F" w14:textId="096E3171" w:rsidR="00E7082D" w:rsidRDefault="00E7082D" w:rsidP="00F063E2">
      <w:pPr>
        <w:pStyle w:val="Body"/>
        <w:numPr>
          <w:ilvl w:val="0"/>
          <w:numId w:val="1"/>
        </w:numPr>
        <w:spacing w:before="100" w:after="100"/>
        <w:rPr>
          <w:ins w:id="69" w:author="Yi Wei" w:date="2021-07-11T02:25:00Z"/>
          <w:rStyle w:val="Hyperlink1"/>
        </w:rPr>
      </w:pPr>
      <w:ins w:id="70" w:author="Yi Wei" w:date="2021-07-11T02:23:00Z">
        <w:r>
          <w:rPr>
            <w:rStyle w:val="Hyperlink1"/>
          </w:rPr>
          <w:t>(</w:t>
        </w:r>
        <w:proofErr w:type="gramStart"/>
        <w:r>
          <w:rPr>
            <w:rStyle w:val="Hyperlink1"/>
          </w:rPr>
          <w:t>within</w:t>
        </w:r>
        <w:proofErr w:type="gramEnd"/>
        <w:r>
          <w:rPr>
            <w:rStyle w:val="Hyperlink1"/>
          </w:rPr>
          <w:t>-session v</w:t>
        </w:r>
      </w:ins>
      <w:ins w:id="71" w:author="Yi Wei" w:date="2021-07-11T02:24:00Z">
        <w:r>
          <w:rPr>
            <w:rStyle w:val="Hyperlink1"/>
          </w:rPr>
          <w:t>ersion) In the same session, one home</w:t>
        </w:r>
      </w:ins>
      <w:ins w:id="72" w:author="Yi Wei" w:date="2021-07-11T02:25:00Z">
        <w:r>
          <w:rPr>
            <w:rStyle w:val="Hyperlink1"/>
          </w:rPr>
          <w:t xml:space="preserve"> </w:t>
        </w:r>
      </w:ins>
      <w:ins w:id="73" w:author="Yi Wei" w:date="2021-07-11T02:24:00Z">
        <w:r>
          <w:rPr>
            <w:rStyle w:val="Hyperlink1"/>
          </w:rPr>
          <w:t>base is always associated with</w:t>
        </w:r>
      </w:ins>
      <w:ins w:id="74" w:author="Yi Wei" w:date="2021-07-11T02:25:00Z">
        <w:r>
          <w:rPr>
            <w:rStyle w:val="Hyperlink1"/>
          </w:rPr>
          <w:t xml:space="preserve"> the short horizon game (</w:t>
        </w:r>
      </w:ins>
      <w:ins w:id="75" w:author="Yi Wei" w:date="2021-07-11T02:24:00Z">
        <w:r>
          <w:rPr>
            <w:rStyle w:val="Hyperlink1"/>
          </w:rPr>
          <w:t>H = 1</w:t>
        </w:r>
      </w:ins>
      <w:ins w:id="76" w:author="Yi Wei" w:date="2021-07-11T02:25:00Z">
        <w:r>
          <w:rPr>
            <w:rStyle w:val="Hyperlink1"/>
          </w:rPr>
          <w:t>)</w:t>
        </w:r>
      </w:ins>
      <w:ins w:id="77" w:author="Yi Wei" w:date="2021-07-11T02:24:00Z">
        <w:r>
          <w:rPr>
            <w:rStyle w:val="Hyperlink1"/>
          </w:rPr>
          <w:t>, whereas the other home</w:t>
        </w:r>
      </w:ins>
      <w:ins w:id="78" w:author="Yi Wei" w:date="2021-07-11T02:25:00Z">
        <w:r>
          <w:rPr>
            <w:rStyle w:val="Hyperlink1"/>
          </w:rPr>
          <w:t xml:space="preserve"> </w:t>
        </w:r>
      </w:ins>
      <w:ins w:id="79" w:author="Yi Wei" w:date="2021-07-11T02:24:00Z">
        <w:r>
          <w:rPr>
            <w:rStyle w:val="Hyperlink1"/>
          </w:rPr>
          <w:t>base is always associated with</w:t>
        </w:r>
      </w:ins>
      <w:ins w:id="80" w:author="Yi Wei" w:date="2021-07-11T02:25:00Z">
        <w:r>
          <w:rPr>
            <w:rStyle w:val="Hyperlink1"/>
          </w:rPr>
          <w:t xml:space="preserve"> the long horizon game (H = 6).</w:t>
        </w:r>
        <w:r w:rsidR="00876B16">
          <w:rPr>
            <w:rStyle w:val="Hyperlink1"/>
          </w:rPr>
          <w:t xml:space="preserve"> Rats are guided 3 times before a free choice can be made.</w:t>
        </w:r>
      </w:ins>
      <w:ins w:id="81" w:author="Yi Wei" w:date="2021-07-11T02:28:00Z">
        <w:r w:rsidR="007F4412">
          <w:rPr>
            <w:rStyle w:val="Hyperlink1"/>
          </w:rPr>
          <w:t xml:space="preserve"> </w:t>
        </w:r>
      </w:ins>
      <w:ins w:id="82" w:author="Yi Wei" w:date="2021-07-11T02:30:00Z">
        <w:r w:rsidR="002F5135">
          <w:rPr>
            <w:rStyle w:val="Hyperlink1"/>
          </w:rPr>
          <w:t>Rats are guided 3 times before a free choice can be made.</w:t>
        </w:r>
      </w:ins>
    </w:p>
    <w:p w14:paraId="6D122130" w14:textId="17B3CF20" w:rsidR="00E7082D" w:rsidRDefault="00421CA9">
      <w:pPr>
        <w:pStyle w:val="Body"/>
        <w:numPr>
          <w:ilvl w:val="0"/>
          <w:numId w:val="1"/>
        </w:numPr>
        <w:spacing w:before="100" w:after="100"/>
        <w:rPr>
          <w:ins w:id="83" w:author="Yi Wei" w:date="2021-07-11T02:27:00Z"/>
          <w:rStyle w:val="Hyperlink1"/>
        </w:rPr>
      </w:pPr>
      <w:ins w:id="84" w:author="Yi Wei" w:date="2021-07-11T02:25:00Z">
        <w:r>
          <w:rPr>
            <w:rStyle w:val="Hyperlink1"/>
          </w:rPr>
          <w:t>(</w:t>
        </w:r>
        <w:proofErr w:type="gramStart"/>
        <w:r>
          <w:rPr>
            <w:rStyle w:val="Hyperlink1"/>
          </w:rPr>
          <w:t>randomized</w:t>
        </w:r>
        <w:proofErr w:type="gramEnd"/>
        <w:r>
          <w:rPr>
            <w:rStyle w:val="Hyperlink1"/>
          </w:rPr>
          <w:t xml:space="preserve"> value) In this </w:t>
        </w:r>
      </w:ins>
      <w:ins w:id="85" w:author="Yi Wei" w:date="2021-07-11T02:26:00Z">
        <w:r>
          <w:rPr>
            <w:rStyle w:val="Hyperlink1"/>
          </w:rPr>
          <w:t xml:space="preserve">version, both feeders are associated with the long horizon games (H = 6). However, instead of having a fixed number of rewards in each of the reward areas that each visit </w:t>
        </w:r>
      </w:ins>
      <w:ins w:id="86" w:author="Yi Wei" w:date="2021-07-11T02:27:00Z">
        <w:r>
          <w:rPr>
            <w:rStyle w:val="Hyperlink1"/>
          </w:rPr>
          <w:t xml:space="preserve">to a particular feeder </w:t>
        </w:r>
      </w:ins>
      <w:ins w:id="87" w:author="Yi Wei" w:date="2021-07-11T02:26:00Z">
        <w:r>
          <w:rPr>
            <w:rStyle w:val="Hyperlink1"/>
          </w:rPr>
          <w:t>results in the sa</w:t>
        </w:r>
      </w:ins>
      <w:ins w:id="88" w:author="Yi Wei" w:date="2021-07-11T02:27:00Z">
        <w:r>
          <w:rPr>
            <w:rStyle w:val="Hyperlink1"/>
          </w:rPr>
          <w:t>me amount of reward, a random reward from 0 to 5 drops is given independently at each visit. In this case, there is nothing to learn. The reward is completely random.</w:t>
        </w:r>
      </w:ins>
      <w:ins w:id="89" w:author="Yi Wei" w:date="2021-07-11T02:30:00Z">
        <w:r w:rsidR="002F5135">
          <w:rPr>
            <w:rStyle w:val="Hyperlink1"/>
          </w:rPr>
          <w:t xml:space="preserve"> Rats are guided 3 times before a free choice can be made.</w:t>
        </w:r>
      </w:ins>
    </w:p>
    <w:p w14:paraId="258E1408" w14:textId="08514EF0" w:rsidR="007F4412" w:rsidRDefault="007F4412">
      <w:pPr>
        <w:pStyle w:val="Body"/>
        <w:numPr>
          <w:ilvl w:val="0"/>
          <w:numId w:val="1"/>
        </w:numPr>
        <w:spacing w:before="100" w:after="100"/>
        <w:rPr>
          <w:ins w:id="90" w:author="Yi Wei" w:date="2021-07-11T02:29:00Z"/>
          <w:rStyle w:val="Hyperlink1"/>
        </w:rPr>
      </w:pPr>
      <w:ins w:id="91" w:author="Yi Wei" w:date="2021-07-11T02:27:00Z">
        <w:r>
          <w:rPr>
            <w:rStyle w:val="Hyperlink1"/>
          </w:rPr>
          <w:t>(</w:t>
        </w:r>
        <w:proofErr w:type="gramStart"/>
        <w:r>
          <w:rPr>
            <w:rStyle w:val="Hyperlink1"/>
          </w:rPr>
          <w:t>sound</w:t>
        </w:r>
        <w:proofErr w:type="gramEnd"/>
        <w:r>
          <w:rPr>
            <w:rStyle w:val="Hyperlink1"/>
          </w:rPr>
          <w:t xml:space="preserve"> cued version) In this version, </w:t>
        </w:r>
      </w:ins>
      <w:ins w:id="92" w:author="Yi Wei" w:date="2021-07-11T02:28:00Z">
        <w:r>
          <w:rPr>
            <w:rStyle w:val="Hyperlink1"/>
          </w:rPr>
          <w:t xml:space="preserve">games of either short or long horizon can occur in either of the home bases. In short-horizon games, the rat will hear a low pitch sound before the free </w:t>
        </w:r>
      </w:ins>
      <w:ins w:id="93" w:author="Yi Wei" w:date="2021-07-11T02:29:00Z">
        <w:r>
          <w:rPr>
            <w:rStyle w:val="Hyperlink1"/>
          </w:rPr>
          <w:t xml:space="preserve">choice, whereas in the long-horizon games, the rat will hear a high pitch sound before the free choice. </w:t>
        </w:r>
      </w:ins>
      <w:ins w:id="94" w:author="Yi Wei" w:date="2021-07-11T02:30:00Z">
        <w:r w:rsidR="002F5135">
          <w:rPr>
            <w:rStyle w:val="Hyperlink1"/>
          </w:rPr>
          <w:t>Rats are guided 3 times before a free choice can be made.</w:t>
        </w:r>
      </w:ins>
    </w:p>
    <w:p w14:paraId="31A58C44" w14:textId="7C45DD87" w:rsidR="002F5135" w:rsidRDefault="002F5135">
      <w:pPr>
        <w:pStyle w:val="Body"/>
        <w:numPr>
          <w:ilvl w:val="0"/>
          <w:numId w:val="1"/>
        </w:numPr>
        <w:spacing w:before="100" w:after="100"/>
        <w:rPr>
          <w:ins w:id="95" w:author="Yi Wei" w:date="2021-07-11T02:21:00Z"/>
          <w:rStyle w:val="Hyperlink1"/>
        </w:rPr>
        <w:pPrChange w:id="96" w:author="Yi Wei" w:date="2021-07-11T02:30:00Z">
          <w:pPr>
            <w:pStyle w:val="Body"/>
            <w:spacing w:before="100" w:after="100"/>
          </w:pPr>
        </w:pPrChange>
      </w:pPr>
      <w:ins w:id="97" w:author="Yi Wei" w:date="2021-07-11T02:29:00Z">
        <w:r>
          <w:rPr>
            <w:rStyle w:val="Hyperlink1"/>
            <w:lang w:eastAsia="zh-TW"/>
          </w:rPr>
          <w:t>(</w:t>
        </w:r>
        <w:proofErr w:type="gramStart"/>
        <w:r>
          <w:rPr>
            <w:rStyle w:val="Hyperlink1"/>
            <w:lang w:eastAsia="zh-TW"/>
          </w:rPr>
          <w:t>free</w:t>
        </w:r>
        <w:proofErr w:type="gramEnd"/>
        <w:r>
          <w:rPr>
            <w:rStyle w:val="Hyperlink1"/>
            <w:lang w:eastAsia="zh-TW"/>
          </w:rPr>
          <w:t xml:space="preserve"> vs guided choice) In this version, </w:t>
        </w:r>
      </w:ins>
      <w:ins w:id="98" w:author="Yi Wei" w:date="2021-07-11T02:30:00Z">
        <w:r>
          <w:rPr>
            <w:rStyle w:val="Hyperlink1"/>
          </w:rPr>
          <w:t xml:space="preserve">Rats are guided either 0 or 1 times before a free choice can be made. For short horizon games, the rat either makes 2 free choices, or is guided once and makes 1 free choice. For long horizon </w:t>
        </w:r>
      </w:ins>
      <w:ins w:id="99" w:author="Yi Wei" w:date="2021-07-11T02:31:00Z">
        <w:r>
          <w:rPr>
            <w:rStyle w:val="Hyperlink1"/>
          </w:rPr>
          <w:t>games, the rat either makes 7 free choices, or is guided once and then makes 6 free choices afterwards.</w:t>
        </w:r>
      </w:ins>
    </w:p>
    <w:p w14:paraId="6D308A2E" w14:textId="77777777" w:rsidR="00381A43" w:rsidRDefault="00381A43">
      <w:pPr>
        <w:pStyle w:val="Body"/>
        <w:spacing w:before="100" w:after="100"/>
        <w:rPr>
          <w:rStyle w:val="Hyperlink1"/>
        </w:rPr>
      </w:pPr>
    </w:p>
    <w:p w14:paraId="492859C1" w14:textId="66C376CC" w:rsidR="00456721" w:rsidDel="00956C98" w:rsidRDefault="004172B0">
      <w:pPr>
        <w:pStyle w:val="Body"/>
        <w:spacing w:before="100" w:after="100"/>
        <w:rPr>
          <w:del w:id="100" w:author="Yi Wei" w:date="2021-07-11T05:09:00Z"/>
          <w:rStyle w:val="Hyperlink1"/>
        </w:rPr>
      </w:pPr>
      <w:r>
        <w:rPr>
          <w:rStyle w:val="Hyperlink1"/>
        </w:rPr>
        <w:t>Human version: In this task, participants were sitting in a booth, in front of a computer. They were asked to choose between two slots machines (also referred to as bandits, Fig 1B) that gave out a fixed number of reward points uniformly drawn from 1 to 5. Participants were instructed to maximize the total number of rewards. The height of the boxes indicated the number of choices allowed in the current game (</w:t>
      </w:r>
      <w:proofErr w:type="gramStart"/>
      <w:r>
        <w:rPr>
          <w:rStyle w:val="Hyperlink1"/>
        </w:rPr>
        <w:t>i.e.</w:t>
      </w:r>
      <w:proofErr w:type="gramEnd"/>
      <w:r>
        <w:rPr>
          <w:rStyle w:val="Hyperlink1"/>
        </w:rPr>
        <w:t xml:space="preserve"> the horizon condition, Horizon=2 in Figure 1 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a keyboard. Their response was followed by an indication of how many rewards they obtained (3- XX, Fig 1B). From 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9 free choices) and games with different horizons were pseudo-randomly interleaved. Humans ran 160 games per participant (with the exception of 4 early participants doing 80 games).</w:t>
      </w:r>
    </w:p>
    <w:p w14:paraId="2C082B23" w14:textId="6C8090CD" w:rsidR="00456721" w:rsidRDefault="004172B0">
      <w:pPr>
        <w:pStyle w:val="Body"/>
        <w:spacing w:before="100" w:after="100"/>
        <w:rPr>
          <w:ins w:id="101" w:author="Yi Wei" w:date="2021-07-11T05:09:00Z"/>
          <w:rStyle w:val="None"/>
          <w:rFonts w:ascii="Arial Unicode MS" w:hAnsi="Arial Unicode MS" w:cs="Times New Roman"/>
          <w:color w:val="auto"/>
          <w:sz w:val="34"/>
          <w:szCs w:val="34"/>
          <w14:textOutline w14:w="0" w14:cap="rnd" w14:cmpd="sng" w14:algn="ctr">
            <w14:noFill/>
            <w14:prstDash w14:val="solid"/>
            <w14:bevel/>
          </w14:textOutline>
        </w:rPr>
        <w:pPrChange w:id="102" w:author="Yi Wei" w:date="2021-07-11T05:09:00Z">
          <w:pPr>
            <w:pStyle w:val="Body"/>
          </w:pPr>
        </w:pPrChange>
      </w:pPr>
      <w:del w:id="103" w:author="Yi Wei" w:date="2021-07-11T05:09:00Z">
        <w:r w:rsidDel="00956C98">
          <w:rPr>
            <w:rStyle w:val="None"/>
            <w:rFonts w:ascii="Arial Unicode MS" w:hAnsi="Arial Unicode MS"/>
            <w:sz w:val="34"/>
            <w:szCs w:val="34"/>
          </w:rPr>
          <w:br w:type="page"/>
        </w:r>
      </w:del>
    </w:p>
    <w:p w14:paraId="1B4008C1" w14:textId="3C5F64C3" w:rsidR="00956C98" w:rsidRDefault="00956C98">
      <w:pPr>
        <w:pStyle w:val="Body"/>
        <w:rPr>
          <w:ins w:id="104" w:author="Yi Wei" w:date="2021-07-11T05:10:00Z"/>
        </w:rPr>
      </w:pPr>
    </w:p>
    <w:p w14:paraId="32A97178" w14:textId="77777777" w:rsidR="00956C98" w:rsidRDefault="00956C98">
      <w:pPr>
        <w:pStyle w:val="Body"/>
        <w:rPr>
          <w:ins w:id="105" w:author="Yi Wei" w:date="2021-07-11T05:09:00Z"/>
        </w:rPr>
      </w:pPr>
    </w:p>
    <w:p w14:paraId="0ADF8030" w14:textId="03CBCC0B" w:rsidR="00956C98" w:rsidRPr="00956C98" w:rsidRDefault="00956C98" w:rsidP="00956C98">
      <w:pPr>
        <w:pStyle w:val="Body"/>
        <w:rPr>
          <w:ins w:id="106" w:author="Yi Wei" w:date="2021-07-11T05:09:00Z"/>
          <w:u w:val="single"/>
          <w:rPrChange w:id="107" w:author="Yi Wei" w:date="2021-07-11T05:10:00Z">
            <w:rPr>
              <w:ins w:id="108" w:author="Yi Wei" w:date="2021-07-11T05:09:00Z"/>
            </w:rPr>
          </w:rPrChange>
        </w:rPr>
      </w:pPr>
      <w:ins w:id="109" w:author="Yi Wei" w:date="2021-07-11T05:09:00Z">
        <w:r w:rsidRPr="00956C98">
          <w:rPr>
            <w:rFonts w:ascii="Calibri" w:hAnsi="Calibri" w:cs="Calibri"/>
            <w:u w:val="single"/>
            <w:rPrChange w:id="110" w:author="Yi Wei" w:date="2021-07-11T05:10:00Z">
              <w:rPr>
                <w:rFonts w:ascii="Calibri" w:hAnsi="Calibri" w:cs="Calibri"/>
              </w:rPr>
            </w:rPrChange>
          </w:rPr>
          <w:lastRenderedPageBreak/>
          <w:t>Bayesian analysis</w:t>
        </w:r>
      </w:ins>
    </w:p>
    <w:p w14:paraId="1D4876FD" w14:textId="13CD356A" w:rsidR="00B642C0" w:rsidDel="00B642C0" w:rsidRDefault="00766630" w:rsidP="00B642C0">
      <w:pPr>
        <w:pStyle w:val="Body"/>
        <w:spacing w:before="100" w:after="100"/>
        <w:rPr>
          <w:del w:id="111" w:author="Yi Wei" w:date="2021-07-11T07:21:00Z"/>
          <w:moveTo w:id="112" w:author="Yi Wei" w:date="2021-07-11T07:20:00Z"/>
          <w:rStyle w:val="Hyperlink1"/>
        </w:rPr>
      </w:pPr>
      <w:ins w:id="113" w:author="Yi Wei" w:date="2021-07-11T05:10:00Z">
        <w:r>
          <w:t>In this paper, we used Bayesian analysis to quantify information-driven exploration and noise-driven exploration</w:t>
        </w:r>
      </w:ins>
      <w:ins w:id="114" w:author="Yi Wei" w:date="2021-07-11T05:11:00Z">
        <w:r>
          <w:t xml:space="preserve"> for both the human data and the rodent data</w:t>
        </w:r>
      </w:ins>
      <w:ins w:id="115" w:author="Yi Wei" w:date="2021-07-11T05:10:00Z">
        <w:r>
          <w:t xml:space="preserve">. </w:t>
        </w:r>
      </w:ins>
      <w:ins w:id="116" w:author="Yi Wei" w:date="2021-07-11T05:11:00Z">
        <w:r>
          <w:t xml:space="preserve">We model how humans and rats make their first free choices. </w:t>
        </w:r>
      </w:ins>
      <w:moveToRangeStart w:id="117" w:author="Yi Wei" w:date="2021-07-11T07:20:00Z" w:name="move76880465"/>
      <w:moveTo w:id="118" w:author="Yi Wei" w:date="2021-07-11T07:20:00Z">
        <w:del w:id="119" w:author="Yi Wei" w:date="2021-07-11T07:21:00Z">
          <w:r w:rsidR="00B642C0" w:rsidDel="00B642C0">
            <w:rPr>
              <w:rStyle w:val="Hyperlink1"/>
            </w:rPr>
            <w:delText>In a model-free manner, the probability of choosing the unknown options can be viewed as a tendency for directed exploration. However, as with the reversal learning paradigm, our design cannot fully dissociate directed exploration from random exploration without model fitting. Instead, we can quantify both directed and random exploration by incorporating an “information bonus” and a “</w:delText>
          </w:r>
          <w:r w:rsidR="00B642C0" w:rsidDel="00B642C0">
            <w:rPr>
              <w:rStyle w:val="Hyperlink1"/>
              <w:lang w:val="fr-FR"/>
            </w:rPr>
            <w:delText>decision noise</w:delText>
          </w:r>
          <w:r w:rsidR="00B642C0" w:rsidDel="00B642C0">
            <w:rPr>
              <w:rStyle w:val="Hyperlink1"/>
            </w:rPr>
            <w:delText xml:space="preserve">” term using the softmax action selection rule to dissociate the tendency to choose the unknown option vs. the variability in behavior. </w:delText>
          </w:r>
        </w:del>
      </w:moveTo>
    </w:p>
    <w:p w14:paraId="000999BC" w14:textId="0B7C9F94" w:rsidR="00B642C0" w:rsidDel="00B642C0" w:rsidRDefault="00B642C0" w:rsidP="00B642C0">
      <w:pPr>
        <w:pStyle w:val="Body"/>
        <w:spacing w:before="100" w:after="100"/>
        <w:jc w:val="center"/>
        <w:rPr>
          <w:del w:id="120" w:author="Yi Wei" w:date="2021-07-11T07:21:00Z"/>
          <w:moveTo w:id="121" w:author="Yi Wei" w:date="2021-07-11T07:20:00Z"/>
          <w:rStyle w:val="Hyperlink1"/>
        </w:rPr>
      </w:pPr>
      <m:oMathPara>
        <m:oMathParaPr>
          <m:jc m:val="center"/>
        </m:oMathParaPr>
        <m:oMath>
          <m:r>
            <w:del w:id="122" w:author="Yi Wei" w:date="2021-07-11T07:21:00Z">
              <w:rPr>
                <w:rFonts w:ascii="Cambria Math" w:hAnsi="Cambria Math"/>
                <w:sz w:val="26"/>
                <w:szCs w:val="26"/>
              </w:rPr>
              <m:t>p</m:t>
            </w:del>
          </m:r>
          <m:d>
            <m:dPr>
              <m:ctrlPr>
                <w:del w:id="123" w:author="Yi Wei" w:date="2021-07-11T07:21:00Z">
                  <w:rPr>
                    <w:rFonts w:ascii="Cambria Math" w:hAnsi="Cambria Math"/>
                    <w:i/>
                    <w:sz w:val="26"/>
                    <w:szCs w:val="26"/>
                  </w:rPr>
                </w:del>
              </m:ctrlPr>
            </m:dPr>
            <m:e>
              <m:r>
                <w:del w:id="124" w:author="Yi Wei" w:date="2021-07-11T07:21:00Z">
                  <w:rPr>
                    <w:rFonts w:ascii="Cambria Math" w:hAnsi="Cambria Math"/>
                    <w:sz w:val="26"/>
                    <w:szCs w:val="26"/>
                  </w:rPr>
                  <m:t>explore</m:t>
                </w:del>
              </m:r>
            </m:e>
          </m:d>
          <m:r>
            <w:del w:id="125" w:author="Yi Wei" w:date="2021-07-11T07:21:00Z">
              <w:rPr>
                <w:rFonts w:ascii="Cambria Math" w:hAnsi="Cambria Math"/>
                <w:sz w:val="26"/>
                <w:szCs w:val="26"/>
              </w:rPr>
              <m:t>=</m:t>
            </w:del>
          </m:r>
          <m:f>
            <m:fPr>
              <m:ctrlPr>
                <w:del w:id="126" w:author="Yi Wei" w:date="2021-07-11T07:21:00Z">
                  <w:rPr>
                    <w:rFonts w:ascii="Cambria Math" w:hAnsi="Cambria Math"/>
                    <w:i/>
                    <w:sz w:val="26"/>
                    <w:szCs w:val="26"/>
                  </w:rPr>
                </w:del>
              </m:ctrlPr>
            </m:fPr>
            <m:num>
              <m:r>
                <w:del w:id="127" w:author="Yi Wei" w:date="2021-07-11T07:21:00Z">
                  <w:rPr>
                    <w:rFonts w:ascii="Cambria Math" w:hAnsi="Cambria Math"/>
                    <w:sz w:val="26"/>
                    <w:szCs w:val="26"/>
                  </w:rPr>
                  <m:t>1</m:t>
                </w:del>
              </m:r>
            </m:num>
            <m:den>
              <m:r>
                <w:del w:id="128" w:author="Yi Wei" w:date="2021-07-11T07:21:00Z">
                  <w:rPr>
                    <w:rFonts w:ascii="Cambria Math" w:hAnsi="Cambria Math"/>
                    <w:sz w:val="26"/>
                    <w:szCs w:val="26"/>
                  </w:rPr>
                  <m:t>1+</m:t>
                </w:del>
              </m:r>
              <m:sSup>
                <m:sSupPr>
                  <m:ctrlPr>
                    <w:del w:id="129" w:author="Yi Wei" w:date="2021-07-11T07:21:00Z">
                      <w:rPr>
                        <w:rFonts w:ascii="Cambria Math" w:hAnsi="Cambria Math"/>
                      </w:rPr>
                    </w:del>
                  </m:ctrlPr>
                </m:sSupPr>
                <m:e>
                  <m:r>
                    <w:del w:id="130" w:author="Yi Wei" w:date="2021-07-11T07:21:00Z">
                      <w:rPr>
                        <w:rFonts w:ascii="Cambria Math" w:hAnsi="Cambria Math"/>
                        <w:sz w:val="26"/>
                        <w:szCs w:val="26"/>
                      </w:rPr>
                      <m:t>e</m:t>
                    </w:del>
                  </m:r>
                </m:e>
                <m:sup>
                  <m:r>
                    <w:del w:id="131" w:author="Yi Wei" w:date="2021-07-11T07:21:00Z">
                      <w:rPr>
                        <w:rFonts w:ascii="Cambria Math" w:hAnsi="Cambria Math"/>
                        <w:sz w:val="26"/>
                        <w:szCs w:val="26"/>
                      </w:rPr>
                      <m:t>-</m:t>
                    </w:del>
                  </m:r>
                  <m:f>
                    <m:fPr>
                      <m:ctrlPr>
                        <w:del w:id="132" w:author="Yi Wei" w:date="2021-07-11T07:21:00Z">
                          <w:rPr>
                            <w:rFonts w:ascii="Cambria Math" w:hAnsi="Cambria Math"/>
                            <w:i/>
                            <w:sz w:val="26"/>
                            <w:szCs w:val="26"/>
                          </w:rPr>
                        </w:del>
                      </m:ctrlPr>
                    </m:fPr>
                    <m:num>
                      <m:sSub>
                        <m:sSubPr>
                          <m:ctrlPr>
                            <w:del w:id="133" w:author="Yi Wei" w:date="2021-07-11T07:21:00Z">
                              <w:rPr>
                                <w:rFonts w:ascii="Cambria Math" w:hAnsi="Cambria Math"/>
                              </w:rPr>
                            </w:del>
                          </m:ctrlPr>
                        </m:sSubPr>
                        <m:e>
                          <m:r>
                            <w:del w:id="134" w:author="Yi Wei" w:date="2021-07-11T07:21:00Z">
                              <w:rPr>
                                <w:rFonts w:ascii="Cambria Math" w:hAnsi="Cambria Math"/>
                                <w:sz w:val="26"/>
                                <w:szCs w:val="26"/>
                              </w:rPr>
                              <m:t>R</m:t>
                            </w:del>
                          </m:r>
                        </m:e>
                        <m:sub>
                          <m:r>
                            <w:del w:id="135" w:author="Yi Wei" w:date="2021-07-11T07:21:00Z">
                              <w:rPr>
                                <w:rFonts w:ascii="Cambria Math" w:hAnsi="Cambria Math"/>
                                <w:sz w:val="26"/>
                                <w:szCs w:val="26"/>
                              </w:rPr>
                              <m:t>guided</m:t>
                            </w:del>
                          </m:r>
                        </m:sub>
                      </m:sSub>
                      <m:r>
                        <w:del w:id="136" w:author="Yi Wei" w:date="2021-07-11T07:21:00Z">
                          <w:rPr>
                            <w:rFonts w:ascii="Cambria Math" w:hAnsi="Cambria Math"/>
                            <w:sz w:val="26"/>
                            <w:szCs w:val="26"/>
                          </w:rPr>
                          <m:t>-</m:t>
                        </w:del>
                      </m:r>
                      <m:sSub>
                        <m:sSubPr>
                          <m:ctrlPr>
                            <w:del w:id="137" w:author="Yi Wei" w:date="2021-07-11T07:21:00Z">
                              <w:rPr>
                                <w:rFonts w:ascii="Cambria Math" w:hAnsi="Cambria Math"/>
                              </w:rPr>
                            </w:del>
                          </m:ctrlPr>
                        </m:sSubPr>
                        <m:e>
                          <m:r>
                            <w:del w:id="138" w:author="Yi Wei" w:date="2021-07-11T07:21:00Z">
                              <w:rPr>
                                <w:rFonts w:ascii="Cambria Math" w:hAnsi="Cambria Math"/>
                                <w:sz w:val="26"/>
                                <w:szCs w:val="26"/>
                              </w:rPr>
                              <m:t>V</m:t>
                            </w:del>
                          </m:r>
                        </m:e>
                        <m:sub>
                          <m:r>
                            <w:del w:id="139" w:author="Yi Wei" w:date="2021-07-11T07:21:00Z">
                              <w:rPr>
                                <w:rFonts w:ascii="Cambria Math" w:hAnsi="Cambria Math"/>
                                <w:sz w:val="26"/>
                                <w:szCs w:val="26"/>
                              </w:rPr>
                              <m:t>prior</m:t>
                            </w:del>
                          </m:r>
                        </m:sub>
                      </m:sSub>
                      <m:r>
                        <w:del w:id="140" w:author="Yi Wei" w:date="2021-07-11T07:21:00Z">
                          <w:rPr>
                            <w:rFonts w:ascii="Cambria Math" w:hAnsi="Cambria Math"/>
                            <w:sz w:val="26"/>
                            <w:szCs w:val="26"/>
                          </w:rPr>
                          <m:t>+IB+bias</m:t>
                        </w:del>
                      </m:r>
                      <m:sSub>
                        <m:sSubPr>
                          <m:ctrlPr>
                            <w:del w:id="141" w:author="Yi Wei" w:date="2021-07-11T07:21:00Z">
                              <w:rPr>
                                <w:rFonts w:ascii="Cambria Math" w:hAnsi="Cambria Math"/>
                              </w:rPr>
                            </w:del>
                          </m:ctrlPr>
                        </m:sSubPr>
                        <m:e>
                          <m:r>
                            <w:del w:id="142" w:author="Yi Wei" w:date="2021-07-11T07:21:00Z">
                              <w:rPr>
                                <w:rFonts w:ascii="Cambria Math" w:hAnsi="Cambria Math"/>
                                <w:sz w:val="26"/>
                                <w:szCs w:val="26"/>
                              </w:rPr>
                              <m:t>δ</m:t>
                            </w:del>
                          </m:r>
                        </m:e>
                        <m:sub>
                          <m:r>
                            <w:del w:id="143" w:author="Yi Wei" w:date="2021-07-11T07:21:00Z">
                              <w:rPr>
                                <w:rFonts w:ascii="Cambria Math" w:hAnsi="Cambria Math"/>
                                <w:sz w:val="26"/>
                                <w:szCs w:val="26"/>
                              </w:rPr>
                              <m:t>side</m:t>
                            </w:del>
                          </m:r>
                        </m:sub>
                      </m:sSub>
                    </m:num>
                    <m:den>
                      <m:sSup>
                        <m:sSupPr>
                          <m:ctrlPr>
                            <w:del w:id="144" w:author="Yi Wei" w:date="2021-07-11T07:21:00Z">
                              <w:rPr>
                                <w:rFonts w:ascii="Cambria Math" w:hAnsi="Cambria Math"/>
                              </w:rPr>
                            </w:del>
                          </m:ctrlPr>
                        </m:sSupPr>
                        <m:e>
                          <m:r>
                            <w:del w:id="145" w:author="Yi Wei" w:date="2021-07-11T07:21:00Z">
                              <w:rPr>
                                <w:rFonts w:ascii="Cambria Math" w:hAnsi="Cambria Math"/>
                                <w:sz w:val="26"/>
                                <w:szCs w:val="26"/>
                              </w:rPr>
                              <m:t>σ</m:t>
                            </w:del>
                          </m:r>
                        </m:e>
                        <m:sup>
                          <m:r>
                            <w:del w:id="146" w:author="Yi Wei" w:date="2021-07-11T07:21:00Z">
                              <w:rPr>
                                <w:rFonts w:ascii="Cambria Math" w:hAnsi="Cambria Math"/>
                                <w:sz w:val="26"/>
                                <w:szCs w:val="26"/>
                              </w:rPr>
                              <m:t>2</m:t>
                            </w:del>
                          </m:r>
                        </m:sup>
                      </m:sSup>
                    </m:den>
                  </m:f>
                </m:sup>
              </m:sSup>
            </m:den>
          </m:f>
        </m:oMath>
      </m:oMathPara>
    </w:p>
    <w:p w14:paraId="0B5B8243" w14:textId="67F742DE" w:rsidR="00B642C0" w:rsidDel="00B642C0" w:rsidRDefault="00B642C0" w:rsidP="00B642C0">
      <w:pPr>
        <w:pStyle w:val="Body"/>
        <w:spacing w:before="100" w:after="100"/>
        <w:rPr>
          <w:del w:id="147" w:author="Yi Wei" w:date="2021-07-11T07:21:00Z"/>
          <w:moveTo w:id="148" w:author="Yi Wei" w:date="2021-07-11T07:20:00Z"/>
          <w:rStyle w:val="Hyperlink1"/>
        </w:rPr>
      </w:pPr>
      <w:moveTo w:id="149" w:author="Yi Wei" w:date="2021-07-11T07:20:00Z">
        <w:del w:id="150" w:author="Yi Wei" w:date="2021-07-11T07:21:00Z">
          <w:r w:rsidDel="00B642C0">
            <w:rPr>
              <w:rStyle w:val="Hyperlink1"/>
            </w:rPr>
            <w:delText xml:space="preserve">Here </w:delText>
          </w:r>
        </w:del>
        <m:oMath>
          <m:sSub>
            <m:sSubPr>
              <m:ctrlPr>
                <w:del w:id="151" w:author="Yi Wei" w:date="2021-07-11T07:21:00Z">
                  <w:rPr>
                    <w:rFonts w:ascii="Cambria Math" w:hAnsi="Cambria Math"/>
                  </w:rPr>
                </w:del>
              </m:ctrlPr>
            </m:sSubPr>
            <m:e>
              <m:r>
                <w:del w:id="152" w:author="Yi Wei" w:date="2021-07-11T07:21:00Z">
                  <w:rPr>
                    <w:rFonts w:ascii="Cambria Math" w:hAnsi="Cambria Math"/>
                    <w:sz w:val="27"/>
                    <w:szCs w:val="27"/>
                  </w:rPr>
                  <m:t>R</m:t>
                </w:del>
              </m:r>
            </m:e>
            <m:sub>
              <m:r>
                <w:del w:id="153" w:author="Yi Wei" w:date="2021-07-11T07:21:00Z">
                  <w:rPr>
                    <w:rFonts w:ascii="Cambria Math" w:hAnsi="Cambria Math"/>
                    <w:sz w:val="27"/>
                    <w:szCs w:val="27"/>
                  </w:rPr>
                  <m:t>guided</m:t>
                </w:del>
              </m:r>
            </m:sub>
          </m:sSub>
        </m:oMath>
        <w:moveTo w:id="154" w:author="Yi Wei" w:date="2021-07-11T07:20:00Z">
          <w:del w:id="155" w:author="Yi Wei" w:date="2021-07-11T07:21:00Z">
            <w:r w:rsidDel="00B642C0">
              <w:rPr>
                <w:rStyle w:val="Hyperlink1"/>
              </w:rPr>
              <w:delText xml:space="preserve"> is the reward subjects are guided to, </w:delText>
            </w:r>
          </w:del>
          <m:oMath>
            <m:sSub>
              <m:sSubPr>
                <m:ctrlPr>
                  <w:del w:id="156" w:author="Yi Wei" w:date="2021-07-11T07:21:00Z">
                    <w:rPr>
                      <w:rFonts w:ascii="Cambria Math" w:hAnsi="Cambria Math"/>
                    </w:rPr>
                  </w:del>
                </m:ctrlPr>
              </m:sSubPr>
              <m:e>
                <m:r>
                  <w:del w:id="157" w:author="Yi Wei" w:date="2021-07-11T07:21:00Z">
                    <w:rPr>
                      <w:rFonts w:ascii="Cambria Math" w:hAnsi="Cambria Math"/>
                      <w:sz w:val="29"/>
                      <w:szCs w:val="29"/>
                    </w:rPr>
                    <m:t>V</m:t>
                  </w:del>
                </m:r>
              </m:e>
              <m:sub>
                <m:r>
                  <w:del w:id="158" w:author="Yi Wei" w:date="2021-07-11T07:21:00Z">
                    <w:rPr>
                      <w:rFonts w:ascii="Cambria Math" w:hAnsi="Cambria Math"/>
                      <w:sz w:val="29"/>
                      <w:szCs w:val="29"/>
                    </w:rPr>
                    <m:t>prior</m:t>
                  </w:del>
                </m:r>
              </m:sub>
            </m:sSub>
          </m:oMath>
          <w:moveTo w:id="159" w:author="Yi Wei" w:date="2021-07-11T07:20:00Z">
            <w:del w:id="160" w:author="Yi Wei" w:date="2021-07-11T07:21:00Z">
              <w:r w:rsidDel="00B642C0">
                <w:rPr>
                  <w:rStyle w:val="Hyperlink1"/>
                </w:rPr>
                <w:delText xml:space="preserve"> is the expectation based on an estimate of the average payout using prior information, IB is the “information bonus” which is a quantification of the bias ofthe subject towards choosing the unguided option, bias is the spatial bias of choosing a particular physical side, </w:delText>
              </w:r>
            </w:del>
            <m:oMath>
              <m:sSub>
                <m:sSubPr>
                  <m:ctrlPr>
                    <w:del w:id="161" w:author="Yi Wei" w:date="2021-07-11T07:21:00Z">
                      <w:rPr>
                        <w:rFonts w:ascii="Cambria Math" w:hAnsi="Cambria Math"/>
                      </w:rPr>
                    </w:del>
                  </m:ctrlPr>
                </m:sSubPr>
                <m:e>
                  <m:r>
                    <w:del w:id="162" w:author="Yi Wei" w:date="2021-07-11T07:21:00Z">
                      <w:rPr>
                        <w:rFonts w:ascii="Cambria Math" w:hAnsi="Cambria Math"/>
                        <w:sz w:val="29"/>
                        <w:szCs w:val="29"/>
                      </w:rPr>
                      <m:t>δ</m:t>
                    </w:del>
                  </m:r>
                </m:e>
                <m:sub>
                  <m:r>
                    <w:del w:id="163" w:author="Yi Wei" w:date="2021-07-11T07:21:00Z">
                      <w:rPr>
                        <w:rFonts w:ascii="Cambria Math" w:hAnsi="Cambria Math"/>
                        <w:sz w:val="29"/>
                        <w:szCs w:val="29"/>
                      </w:rPr>
                      <m:t>side</m:t>
                    </w:del>
                  </m:r>
                </m:sub>
              </m:sSub>
            </m:oMath>
            <w:moveTo w:id="164" w:author="Yi Wei" w:date="2021-07-11T07:20:00Z">
              <w:del w:id="165" w:author="Yi Wei" w:date="2021-07-11T07:21:00Z">
                <w:r w:rsidDel="00B642C0">
                  <w:rPr>
                    <w:rStyle w:val="Hyperlink1"/>
                  </w:rPr>
                  <w:delText xml:space="preserve"> = 1 if the guided trial is on the left, and </w:delText>
                </w:r>
              </w:del>
              <m:oMath>
                <m:sSub>
                  <m:sSubPr>
                    <m:ctrlPr>
                      <w:del w:id="166" w:author="Yi Wei" w:date="2021-07-11T07:21:00Z">
                        <w:rPr>
                          <w:rFonts w:ascii="Cambria Math" w:hAnsi="Cambria Math"/>
                        </w:rPr>
                      </w:del>
                    </m:ctrlPr>
                  </m:sSubPr>
                  <m:e>
                    <m:r>
                      <w:del w:id="167" w:author="Yi Wei" w:date="2021-07-11T07:21:00Z">
                        <w:rPr>
                          <w:rFonts w:ascii="Cambria Math" w:hAnsi="Cambria Math"/>
                          <w:sz w:val="29"/>
                          <w:szCs w:val="29"/>
                        </w:rPr>
                        <m:t>δ</m:t>
                      </w:del>
                    </m:r>
                  </m:e>
                  <m:sub>
                    <m:r>
                      <w:del w:id="168" w:author="Yi Wei" w:date="2021-07-11T07:21:00Z">
                        <w:rPr>
                          <w:rFonts w:ascii="Cambria Math" w:hAnsi="Cambria Math"/>
                          <w:sz w:val="29"/>
                          <w:szCs w:val="29"/>
                        </w:rPr>
                        <m:t>side</m:t>
                      </w:del>
                    </m:r>
                  </m:sub>
                </m:sSub>
              </m:oMath>
              <w:moveTo w:id="169" w:author="Yi Wei" w:date="2021-07-11T07:20:00Z">
                <w:del w:id="170" w:author="Yi Wei" w:date="2021-07-11T07:21:00Z">
                  <w:r w:rsidDel="00B642C0">
                    <w:rPr>
                      <w:rStyle w:val="Hyperlink1"/>
                    </w:rPr>
                    <w:delText xml:space="preserve"> = -1 if the guided trial is on the right), </w:delText>
                  </w:r>
                </w:del>
                <m:oMath>
                  <m:r>
                    <w:del w:id="171" w:author="Yi Wei" w:date="2021-07-11T07:21:00Z">
                      <w:rPr>
                        <w:rFonts w:ascii="Cambria Math" w:hAnsi="Cambria Math"/>
                        <w:sz w:val="28"/>
                        <w:szCs w:val="28"/>
                      </w:rPr>
                      <m:t>σ</m:t>
                    </w:del>
                  </m:r>
                </m:oMath>
                <w:moveTo w:id="172" w:author="Yi Wei" w:date="2021-07-11T07:20:00Z">
                  <w:del w:id="173" w:author="Yi Wei" w:date="2021-07-11T07:21:00Z">
                    <w:r w:rsidDel="00B642C0">
                      <w:rPr>
                        <w:rStyle w:val="Hyperlink1"/>
                      </w:rPr>
                      <w:delText xml:space="preserve"> is “</w:delText>
                    </w:r>
                    <w:r w:rsidDel="00B642C0">
                      <w:rPr>
                        <w:rStyle w:val="Hyperlink1"/>
                        <w:lang w:val="fr-FR"/>
                      </w:rPr>
                      <w:delText>decision noise</w:delText>
                    </w:r>
                    <w:r w:rsidDel="00B642C0">
                      <w:rPr>
                        <w:rStyle w:val="Hyperlink1"/>
                      </w:rPr>
                      <w:delText xml:space="preserve">” which is a quantification of the level of randomness in the behavior. With this model fitting, we are able to evaluate how directed and random exploration are modulated differently by horizon context in both rats and humans. </w:delText>
                    </w:r>
                  </w:del>
                </w:moveTo>
              </w:moveTo>
            </w:moveTo>
          </w:moveTo>
        </w:moveTo>
      </w:moveTo>
    </w:p>
    <w:moveToRangeEnd w:id="117"/>
    <w:p w14:paraId="5071153C" w14:textId="77777777" w:rsidR="00B642C0" w:rsidRDefault="00B642C0" w:rsidP="00766630">
      <w:pPr>
        <w:pStyle w:val="Body"/>
        <w:rPr>
          <w:ins w:id="174" w:author="Yi Wei" w:date="2021-07-11T05:11:00Z"/>
        </w:rPr>
      </w:pPr>
    </w:p>
    <w:p w14:paraId="67780BE2" w14:textId="77777777" w:rsidR="00766630" w:rsidRDefault="00766630" w:rsidP="00F063E2">
      <w:pPr>
        <w:pStyle w:val="Body"/>
        <w:rPr>
          <w:ins w:id="175" w:author="Yi Wei" w:date="2021-07-11T05:09:00Z"/>
        </w:rPr>
      </w:pPr>
    </w:p>
    <w:p w14:paraId="7A97EE49" w14:textId="0F99BE9A" w:rsidR="00956C98" w:rsidRDefault="00956C98">
      <w:pPr>
        <w:pStyle w:val="Body"/>
        <w:rPr>
          <w:ins w:id="176" w:author="Yi Wei" w:date="2021-07-11T05:09:00Z"/>
        </w:rPr>
      </w:pPr>
      <w:ins w:id="177" w:author="Yi Wei" w:date="2021-07-11T05:09:00Z">
        <w:r>
          <w:t xml:space="preserve">To model choices on this first free-choice trial, we assume that they make decisions by computing the difference in value ∆Q between the </w:t>
        </w:r>
      </w:ins>
      <w:ins w:id="178" w:author="Yi Wei" w:date="2021-07-11T05:13:00Z">
        <w:r w:rsidR="00766630">
          <w:t>reward of the guided option, and an expected value of the unknown option based on prior experience</w:t>
        </w:r>
      </w:ins>
      <w:ins w:id="179" w:author="Yi Wei" w:date="2021-07-11T05:09:00Z">
        <w:r>
          <w:t xml:space="preserve">, choosing </w:t>
        </w:r>
      </w:ins>
      <w:ins w:id="180" w:author="Yi Wei" w:date="2021-07-11T05:12:00Z">
        <w:r w:rsidR="00766630">
          <w:t>to explore</w:t>
        </w:r>
      </w:ins>
      <w:ins w:id="181" w:author="Yi Wei" w:date="2021-07-11T05:09:00Z">
        <w:r>
          <w:t xml:space="preserve"> </w:t>
        </w:r>
      </w:ins>
      <w:ins w:id="182" w:author="Yi Wei" w:date="2021-07-11T05:13:00Z">
        <w:r w:rsidR="00766630">
          <w:t>the unknown option</w:t>
        </w:r>
      </w:ins>
      <w:ins w:id="183" w:author="Yi Wei" w:date="2021-07-11T05:14:00Z">
        <w:r w:rsidR="00766630">
          <w:t xml:space="preserve"> </w:t>
        </w:r>
      </w:ins>
      <w:ins w:id="184" w:author="Yi Wei" w:date="2021-07-11T05:09:00Z">
        <w:r>
          <w:t xml:space="preserve">when ∆Q </w:t>
        </w:r>
      </w:ins>
      <w:ins w:id="185" w:author="Yi Wei" w:date="2021-07-11T05:12:00Z">
        <w:r w:rsidR="00766630">
          <w:t>&lt;</w:t>
        </w:r>
      </w:ins>
      <w:ins w:id="186" w:author="Yi Wei" w:date="2021-07-11T05:09:00Z">
        <w:r>
          <w:t xml:space="preserve"> 0</w:t>
        </w:r>
      </w:ins>
      <w:ins w:id="187" w:author="Yi Wei" w:date="2021-07-11T05:12:00Z">
        <w:r w:rsidR="00766630">
          <w:t>,</w:t>
        </w:r>
      </w:ins>
      <w:ins w:id="188" w:author="Yi Wei" w:date="2021-07-11T05:09:00Z">
        <w:r>
          <w:t xml:space="preserve"> and</w:t>
        </w:r>
      </w:ins>
      <w:ins w:id="189" w:author="Yi Wei" w:date="2021-07-11T05:12:00Z">
        <w:r w:rsidR="00766630">
          <w:t xml:space="preserve"> exploit</w:t>
        </w:r>
      </w:ins>
      <w:ins w:id="190" w:author="Yi Wei" w:date="2021-07-11T05:09:00Z">
        <w:r>
          <w:t xml:space="preserve"> </w:t>
        </w:r>
      </w:ins>
      <w:ins w:id="191" w:author="Yi Wei" w:date="2021-07-11T05:14:00Z">
        <w:r w:rsidR="00766630">
          <w:t xml:space="preserve">the guided option </w:t>
        </w:r>
      </w:ins>
      <w:ins w:id="192" w:author="Yi Wei" w:date="2021-07-11T05:09:00Z">
        <w:r>
          <w:t>otherwise. Specifically, we write</w:t>
        </w:r>
      </w:ins>
    </w:p>
    <w:p w14:paraId="319D721D" w14:textId="18C47BF6" w:rsidR="00956C98" w:rsidRDefault="00766630">
      <w:pPr>
        <w:pStyle w:val="Body"/>
        <w:ind w:firstLine="720"/>
        <w:jc w:val="center"/>
        <w:rPr>
          <w:ins w:id="193" w:author="Yi Wei" w:date="2021-07-11T05:23:00Z"/>
        </w:rPr>
        <w:pPrChange w:id="194" w:author="Yi Wei" w:date="2021-07-11T05:24:00Z">
          <w:pPr>
            <w:pStyle w:val="Body"/>
            <w:ind w:firstLine="720"/>
          </w:pPr>
        </w:pPrChange>
      </w:pPr>
      <m:oMath>
        <m:r>
          <w:ins w:id="195" w:author="Yi Wei" w:date="2021-07-11T05:09:00Z">
            <w:rPr>
              <w:rFonts w:ascii="Cambria Math" w:hAnsi="Cambria Math"/>
            </w:rPr>
            <m:t xml:space="preserve">∆Q = </m:t>
          </w:ins>
        </m:r>
        <m:r>
          <w:ins w:id="196" w:author="Yi Wei" w:date="2021-07-11T05:14:00Z">
            <w:rPr>
              <w:rFonts w:ascii="Cambria Math" w:hAnsi="Cambria Math"/>
              <w:rPrChange w:id="197" w:author="Yi Wei" w:date="2021-07-11T05:14:00Z">
                <w:rPr>
                  <w:rFonts w:ascii="Cambria Math" w:hAnsi="Cambria Math"/>
                </w:rPr>
              </w:rPrChange>
            </w:rPr>
            <m:t>R</m:t>
          </w:ins>
        </m:r>
        <m:r>
          <w:ins w:id="198" w:author="Yi Wei" w:date="2021-07-11T05:14:00Z">
            <w:rPr>
              <w:rFonts w:ascii="Cambria Math" w:hAnsi="Cambria Math"/>
              <w:vertAlign w:val="subscript"/>
              <w:rPrChange w:id="199" w:author="Yi Wei" w:date="2021-07-11T05:14:00Z">
                <w:rPr>
                  <w:rFonts w:ascii="Cambria Math" w:hAnsi="Cambria Math"/>
                  <w:vertAlign w:val="subscript"/>
                </w:rPr>
              </w:rPrChange>
            </w:rPr>
            <m:t>guided</m:t>
          </w:ins>
        </m:r>
        <m:r>
          <w:ins w:id="200" w:author="Yi Wei" w:date="2021-07-11T05:09:00Z">
            <w:rPr>
              <w:rFonts w:ascii="Cambria Math" w:hAnsi="Cambria Math"/>
              <w:rPrChange w:id="201" w:author="Yi Wei" w:date="2021-07-11T05:14:00Z">
                <w:rPr>
                  <w:rFonts w:ascii="Cambria Math" w:hAnsi="Cambria Math"/>
                </w:rPr>
              </w:rPrChange>
            </w:rPr>
            <m:t xml:space="preserve"> </m:t>
          </w:ins>
        </m:r>
        <m:r>
          <w:ins w:id="202" w:author="Yi Wei" w:date="2021-07-11T05:14:00Z">
            <w:rPr>
              <w:rFonts w:ascii="Cambria Math" w:hAnsi="Cambria Math"/>
              <w:rPrChange w:id="203" w:author="Yi Wei" w:date="2021-07-11T05:14:00Z">
                <w:rPr>
                  <w:rFonts w:ascii="Cambria Math" w:hAnsi="Cambria Math"/>
                </w:rPr>
              </w:rPrChange>
            </w:rPr>
            <m:t>-</m:t>
          </w:ins>
        </m:r>
        <m:r>
          <w:ins w:id="204" w:author="Yi Wei" w:date="2021-07-11T05:14:00Z">
            <w:rPr>
              <w:rFonts w:ascii="Cambria Math" w:hAnsi="Cambria Math"/>
            </w:rPr>
            <m:t>θ-b*</m:t>
          </w:ins>
        </m:r>
        <m:sSub>
          <m:sSubPr>
            <m:ctrlPr>
              <w:ins w:id="205" w:author="Yi Wei" w:date="2021-07-11T05:15:00Z">
                <w:rPr>
                  <w:rFonts w:ascii="Cambria Math" w:hAnsi="Cambria Math"/>
                  <w:i/>
                </w:rPr>
              </w:ins>
            </m:ctrlPr>
          </m:sSubPr>
          <m:e>
            <m:r>
              <w:ins w:id="206" w:author="Yi Wei" w:date="2021-07-11T05:14:00Z">
                <w:rPr>
                  <w:rFonts w:ascii="Cambria Math" w:hAnsi="Cambria Math"/>
                </w:rPr>
                <m:t>δ</m:t>
              </w:ins>
            </m:r>
          </m:e>
          <m:sub>
            <m:r>
              <w:ins w:id="207" w:author="Yi Wei" w:date="2021-07-11T05:15:00Z">
                <w:rPr>
                  <w:rFonts w:ascii="Cambria Math" w:hAnsi="Cambria Math"/>
                </w:rPr>
                <m:t>sid</m:t>
              </w:ins>
            </m:r>
            <m:sSub>
              <m:sSubPr>
                <m:ctrlPr>
                  <w:ins w:id="208" w:author="Yi Wei" w:date="2021-07-11T05:15:00Z">
                    <w:rPr>
                      <w:rFonts w:ascii="Cambria Math" w:hAnsi="Cambria Math"/>
                      <w:i/>
                    </w:rPr>
                  </w:ins>
                </m:ctrlPr>
              </m:sSubPr>
              <m:e>
                <m:r>
                  <w:ins w:id="209" w:author="Yi Wei" w:date="2021-07-11T05:15:00Z">
                    <w:rPr>
                      <w:rFonts w:ascii="Cambria Math" w:hAnsi="Cambria Math"/>
                    </w:rPr>
                    <m:t>e</m:t>
                  </w:ins>
                </m:r>
              </m:e>
              <m:sub>
                <m:r>
                  <w:ins w:id="210" w:author="Yi Wei" w:date="2021-07-11T05:15:00Z">
                    <w:rPr>
                      <w:rFonts w:ascii="Cambria Math" w:hAnsi="Cambria Math"/>
                    </w:rPr>
                    <m:t>guided</m:t>
                  </w:ins>
                </m:r>
              </m:sub>
            </m:sSub>
          </m:sub>
        </m:sSub>
      </m:oMath>
      <w:ins w:id="211" w:author="Yi Wei" w:date="2021-07-11T05:14:00Z">
        <w:r>
          <w:t xml:space="preserve"> </w:t>
        </w:r>
      </w:ins>
      <w:ins w:id="212" w:author="Yi Wei" w:date="2021-07-11T05:09:00Z">
        <w:r w:rsidR="00956C98">
          <w:t xml:space="preserve"> (1)</w:t>
        </w:r>
      </w:ins>
    </w:p>
    <w:p w14:paraId="44D4423E" w14:textId="68D7D225" w:rsidR="009F7A74" w:rsidRDefault="009F7A74">
      <w:pPr>
        <w:pStyle w:val="Body"/>
        <w:ind w:firstLine="720"/>
        <w:jc w:val="center"/>
        <w:rPr>
          <w:ins w:id="213" w:author="Yi Wei" w:date="2021-07-11T05:09:00Z"/>
        </w:rPr>
        <w:pPrChange w:id="214" w:author="Yi Wei" w:date="2021-07-11T05:24:00Z">
          <w:pPr>
            <w:pStyle w:val="Body"/>
          </w:pPr>
        </w:pPrChange>
      </w:pPr>
      <m:oMath>
        <m:r>
          <w:ins w:id="215" w:author="Yi Wei" w:date="2021-07-11T05:23:00Z">
            <w:rPr>
              <w:rFonts w:ascii="Cambria Math" w:hAnsi="Cambria Math"/>
            </w:rPr>
            <m:t>p</m:t>
          </w:ins>
        </m:r>
        <m:d>
          <m:dPr>
            <m:ctrlPr>
              <w:ins w:id="216" w:author="Yi Wei" w:date="2021-07-11T05:23:00Z">
                <w:rPr>
                  <w:rFonts w:ascii="Cambria Math" w:hAnsi="Cambria Math"/>
                  <w:i/>
                </w:rPr>
              </w:ins>
            </m:ctrlPr>
          </m:dPr>
          <m:e>
            <m:r>
              <w:ins w:id="217" w:author="Yi Wei" w:date="2021-07-11T05:23:00Z">
                <w:rPr>
                  <w:rFonts w:ascii="Cambria Math" w:hAnsi="Cambria Math"/>
                </w:rPr>
                <m:t>exploit</m:t>
              </w:ins>
            </m:r>
          </m:e>
        </m:d>
        <m:r>
          <w:ins w:id="218" w:author="Yi Wei" w:date="2021-07-11T05:23:00Z">
            <w:rPr>
              <w:rFonts w:ascii="Cambria Math" w:hAnsi="Cambria Math"/>
            </w:rPr>
            <m:t>=</m:t>
          </w:ins>
        </m:r>
        <m:f>
          <m:fPr>
            <m:ctrlPr>
              <w:ins w:id="219" w:author="Yi Wei" w:date="2021-07-11T05:23:00Z">
                <w:rPr>
                  <w:rFonts w:ascii="Cambria Math" w:hAnsi="Cambria Math"/>
                  <w:i/>
                </w:rPr>
              </w:ins>
            </m:ctrlPr>
          </m:fPr>
          <m:num>
            <m:r>
              <w:ins w:id="220" w:author="Yi Wei" w:date="2021-07-11T05:23:00Z">
                <w:rPr>
                  <w:rFonts w:ascii="Cambria Math" w:hAnsi="Cambria Math"/>
                </w:rPr>
                <m:t>1</m:t>
              </w:ins>
            </m:r>
          </m:num>
          <m:den>
            <m:r>
              <w:ins w:id="221" w:author="Yi Wei" w:date="2021-07-11T05:23:00Z">
                <w:rPr>
                  <w:rFonts w:ascii="Cambria Math" w:hAnsi="Cambria Math"/>
                </w:rPr>
                <m:t>1+</m:t>
              </w:ins>
            </m:r>
            <m:sSup>
              <m:sSupPr>
                <m:ctrlPr>
                  <w:ins w:id="222" w:author="Yi Wei" w:date="2021-07-11T05:23:00Z">
                    <w:rPr>
                      <w:rFonts w:ascii="Cambria Math" w:hAnsi="Cambria Math"/>
                      <w:i/>
                    </w:rPr>
                  </w:ins>
                </m:ctrlPr>
              </m:sSupPr>
              <m:e>
                <m:r>
                  <w:ins w:id="223" w:author="Yi Wei" w:date="2021-07-11T05:23:00Z">
                    <w:rPr>
                      <w:rFonts w:ascii="Cambria Math" w:hAnsi="Cambria Math"/>
                    </w:rPr>
                    <m:t>e</m:t>
                  </w:ins>
                </m:r>
              </m:e>
              <m:sup>
                <m:r>
                  <w:ins w:id="224" w:author="Yi Wei" w:date="2021-07-11T05:23:00Z">
                    <w:rPr>
                      <w:rFonts w:ascii="Cambria Math" w:hAnsi="Cambria Math"/>
                    </w:rPr>
                    <m:t>-</m:t>
                  </w:ins>
                </m:r>
                <m:f>
                  <m:fPr>
                    <m:ctrlPr>
                      <w:ins w:id="225" w:author="Yi Wei" w:date="2021-07-11T05:23:00Z">
                        <w:rPr>
                          <w:rFonts w:ascii="Cambria Math" w:hAnsi="Cambria Math"/>
                          <w:i/>
                        </w:rPr>
                      </w:ins>
                    </m:ctrlPr>
                  </m:fPr>
                  <m:num>
                    <m:r>
                      <w:ins w:id="226" w:author="Yi Wei" w:date="2021-07-11T05:23:00Z">
                        <m:rPr>
                          <m:sty m:val="p"/>
                        </m:rPr>
                        <w:rPr>
                          <w:rFonts w:ascii="Cambria Math" w:hAnsi="Cambria Math"/>
                        </w:rPr>
                        <m:t>Δ</m:t>
                      </w:ins>
                    </m:r>
                    <m:r>
                      <w:ins w:id="227" w:author="Yi Wei" w:date="2021-07-11T05:23:00Z">
                        <w:rPr>
                          <w:rFonts w:ascii="Cambria Math" w:hAnsi="Cambria Math"/>
                        </w:rPr>
                        <m:t>Q</m:t>
                      </w:ins>
                    </m:r>
                  </m:num>
                  <m:den>
                    <m:r>
                      <w:ins w:id="228" w:author="Yi Wei" w:date="2021-07-11T05:23:00Z">
                        <w:rPr>
                          <w:rFonts w:ascii="Cambria Math" w:hAnsi="Cambria Math"/>
                        </w:rPr>
                        <m:t>σ</m:t>
                      </w:ins>
                    </m:r>
                  </m:den>
                </m:f>
              </m:sup>
            </m:sSup>
          </m:den>
        </m:f>
      </m:oMath>
      <w:ins w:id="229" w:author="Yi Wei" w:date="2021-07-11T05:24:00Z">
        <w:r>
          <w:t xml:space="preserve"> (2)</w:t>
        </w:r>
      </w:ins>
    </w:p>
    <w:p w14:paraId="0369D0F0" w14:textId="2A4306DB" w:rsidR="00956C98" w:rsidRDefault="00956C98" w:rsidP="00766630">
      <w:pPr>
        <w:pStyle w:val="Body"/>
        <w:rPr>
          <w:ins w:id="230" w:author="Yi Wei" w:date="2021-07-11T05:22:00Z"/>
        </w:rPr>
      </w:pPr>
      <w:ins w:id="231" w:author="Yi Wei" w:date="2021-07-11T05:09:00Z">
        <w:r>
          <w:t xml:space="preserve">where, </w:t>
        </w:r>
      </w:ins>
      <m:oMath>
        <m:sSub>
          <m:sSubPr>
            <m:ctrlPr>
              <w:ins w:id="232" w:author="Yi Wei" w:date="2021-07-11T05:15:00Z">
                <w:rPr>
                  <w:rFonts w:ascii="Cambria Math" w:hAnsi="Cambria Math"/>
                  <w:i/>
                </w:rPr>
              </w:ins>
            </m:ctrlPr>
          </m:sSubPr>
          <m:e>
            <m:r>
              <w:ins w:id="233" w:author="Yi Wei" w:date="2021-07-11T05:15:00Z">
                <w:rPr>
                  <w:rFonts w:ascii="Cambria Math" w:hAnsi="Cambria Math"/>
                </w:rPr>
                <m:t>R</m:t>
              </w:ins>
            </m:r>
          </m:e>
          <m:sub>
            <m:r>
              <w:ins w:id="234" w:author="Yi Wei" w:date="2021-07-11T05:15:00Z">
                <w:rPr>
                  <w:rFonts w:ascii="Cambria Math" w:hAnsi="Cambria Math"/>
                </w:rPr>
                <m:t>guided</m:t>
              </w:ins>
            </m:r>
          </m:sub>
        </m:sSub>
      </m:oMath>
      <w:ins w:id="235" w:author="Yi Wei" w:date="2021-07-11T05:15:00Z">
        <w:r w:rsidR="00766630">
          <w:t xml:space="preserve"> is the reward of the guided option, </w:t>
        </w:r>
      </w:ins>
      <m:oMath>
        <m:r>
          <w:ins w:id="236" w:author="Yi Wei" w:date="2021-07-11T05:15:00Z">
            <w:rPr>
              <w:rFonts w:ascii="Cambria Math" w:hAnsi="Cambria Math"/>
            </w:rPr>
            <m:t>θ</m:t>
          </w:ins>
        </m:r>
      </m:oMath>
      <w:ins w:id="237" w:author="Yi Wei" w:date="2021-07-11T05:16:00Z">
        <w:r w:rsidR="00766630">
          <w:t xml:space="preserve"> is the exploitation threshold, the higher </w:t>
        </w:r>
      </w:ins>
      <m:oMath>
        <m:r>
          <w:ins w:id="238" w:author="Yi Wei" w:date="2021-07-11T05:16:00Z">
            <w:rPr>
              <w:rFonts w:ascii="Cambria Math" w:hAnsi="Cambria Math"/>
            </w:rPr>
            <m:t>θ</m:t>
          </w:ins>
        </m:r>
      </m:oMath>
      <w:ins w:id="239" w:author="Yi Wei" w:date="2021-07-11T05:16:00Z">
        <w:r w:rsidR="00766630">
          <w:t xml:space="preserve"> is, the more likely to explore, </w:t>
        </w:r>
      </w:ins>
      <m:oMath>
        <m:r>
          <w:ins w:id="240" w:author="Yi Wei" w:date="2021-07-11T05:16:00Z">
            <w:rPr>
              <w:rFonts w:ascii="Cambria Math" w:hAnsi="Cambria Math"/>
            </w:rPr>
            <m:t>b</m:t>
          </w:ins>
        </m:r>
      </m:oMath>
      <w:ins w:id="241" w:author="Yi Wei" w:date="2021-07-11T05:16:00Z">
        <w:r w:rsidR="00766630">
          <w:t xml:space="preserve"> is the spatial bias, </w:t>
        </w:r>
      </w:ins>
      <m:oMath>
        <m:sSub>
          <m:sSubPr>
            <m:ctrlPr>
              <w:ins w:id="242" w:author="Yi Wei" w:date="2021-07-11T05:21:00Z">
                <w:rPr>
                  <w:rFonts w:ascii="Cambria Math" w:hAnsi="Cambria Math"/>
                  <w:i/>
                </w:rPr>
              </w:ins>
            </m:ctrlPr>
          </m:sSubPr>
          <m:e>
            <m:r>
              <w:ins w:id="243" w:author="Yi Wei" w:date="2021-07-11T05:21:00Z">
                <w:rPr>
                  <w:rFonts w:ascii="Cambria Math" w:hAnsi="Cambria Math"/>
                </w:rPr>
                <m:t>δ</m:t>
              </w:ins>
            </m:r>
          </m:e>
          <m:sub>
            <m:r>
              <w:ins w:id="244" w:author="Yi Wei" w:date="2021-07-11T05:21:00Z">
                <w:rPr>
                  <w:rFonts w:ascii="Cambria Math" w:hAnsi="Cambria Math"/>
                </w:rPr>
                <m:t>sid</m:t>
              </w:ins>
            </m:r>
            <m:sSub>
              <m:sSubPr>
                <m:ctrlPr>
                  <w:ins w:id="245" w:author="Yi Wei" w:date="2021-07-11T05:21:00Z">
                    <w:rPr>
                      <w:rFonts w:ascii="Cambria Math" w:hAnsi="Cambria Math"/>
                      <w:i/>
                    </w:rPr>
                  </w:ins>
                </m:ctrlPr>
              </m:sSubPr>
              <m:e>
                <m:r>
                  <w:ins w:id="246" w:author="Yi Wei" w:date="2021-07-11T05:21:00Z">
                    <w:rPr>
                      <w:rFonts w:ascii="Cambria Math" w:hAnsi="Cambria Math"/>
                    </w:rPr>
                    <m:t>e</m:t>
                  </w:ins>
                </m:r>
              </m:e>
              <m:sub>
                <m:r>
                  <w:ins w:id="247" w:author="Yi Wei" w:date="2021-07-11T05:21:00Z">
                    <w:rPr>
                      <w:rFonts w:ascii="Cambria Math" w:hAnsi="Cambria Math"/>
                    </w:rPr>
                    <m:t>guided</m:t>
                  </w:ins>
                </m:r>
              </m:sub>
            </m:sSub>
          </m:sub>
        </m:sSub>
        <m:r>
          <w:ins w:id="248" w:author="Yi Wei" w:date="2021-07-11T05:21:00Z">
            <m:rPr>
              <m:sty m:val="p"/>
            </m:rPr>
            <w:rPr>
              <w:rFonts w:ascii="Cambria Math" w:hAnsi="Cambria Math"/>
            </w:rPr>
            <m:t xml:space="preserve"> </m:t>
          </w:ins>
        </m:r>
      </m:oMath>
      <w:ins w:id="249" w:author="Yi Wei" w:date="2021-07-11T05:17:00Z">
        <w:r w:rsidR="00766630">
          <w:t>is 1 when the guided side is left and is -1 when guided side is right</w:t>
        </w:r>
      </w:ins>
      <w:ins w:id="250" w:author="Yi Wei" w:date="2021-07-11T05:24:00Z">
        <w:r w:rsidR="009F7A74">
          <w:t xml:space="preserve">, </w:t>
        </w:r>
      </w:ins>
      <m:oMath>
        <m:r>
          <w:ins w:id="251" w:author="Yi Wei" w:date="2021-07-11T05:24:00Z">
            <w:rPr>
              <w:rFonts w:ascii="Cambria Math" w:hAnsi="Cambria Math"/>
            </w:rPr>
            <m:t>σ</m:t>
          </w:ins>
        </m:r>
      </m:oMath>
      <w:ins w:id="252" w:author="Yi Wei" w:date="2021-07-11T05:24:00Z">
        <w:r w:rsidR="009F7A74">
          <w:t xml:space="preserve"> is the decision noise.</w:t>
        </w:r>
      </w:ins>
      <w:ins w:id="253" w:author="Yi Wei" w:date="2021-07-11T05:21:00Z">
        <w:r w:rsidR="00766630">
          <w:t xml:space="preserve"> </w:t>
        </w:r>
      </w:ins>
    </w:p>
    <w:p w14:paraId="24C297FE" w14:textId="77777777" w:rsidR="00766630" w:rsidRDefault="00766630" w:rsidP="00956C98">
      <w:pPr>
        <w:pStyle w:val="Body"/>
        <w:rPr>
          <w:ins w:id="254" w:author="Yi Wei" w:date="2021-07-11T05:22:00Z"/>
        </w:rPr>
      </w:pPr>
    </w:p>
    <w:p w14:paraId="4D448EF7" w14:textId="38593196" w:rsidR="00292B24" w:rsidRDefault="00956C98" w:rsidP="00292B24">
      <w:pPr>
        <w:pStyle w:val="Body"/>
        <w:rPr>
          <w:ins w:id="255" w:author="Yi Wei" w:date="2021-07-11T05:26:00Z"/>
        </w:rPr>
      </w:pPr>
      <w:ins w:id="256" w:author="Yi Wei" w:date="2021-07-11T05:09:00Z">
        <w:r>
          <w:t>We used hierarchical Bayesian analysis to fit the parameters of the model</w:t>
        </w:r>
      </w:ins>
      <w:ins w:id="257" w:author="Yi Wei" w:date="2021-07-11T05:22:00Z">
        <w:r w:rsidR="009F7A74">
          <w:t xml:space="preserve">. </w:t>
        </w:r>
      </w:ins>
      <w:ins w:id="258" w:author="Yi Wei" w:date="2021-07-11T05:09:00Z">
        <w:r>
          <w:t>In particular, we fit values</w:t>
        </w:r>
      </w:ins>
      <w:ins w:id="259" w:author="Yi Wei" w:date="2021-07-11T05:22:00Z">
        <w:r w:rsidR="009F7A74">
          <w:t xml:space="preserve"> </w:t>
        </w:r>
      </w:ins>
      <w:ins w:id="260" w:author="Yi Wei" w:date="2021-07-11T05:09:00Z">
        <w:r>
          <w:t xml:space="preserve">of the </w:t>
        </w:r>
      </w:ins>
      <w:ins w:id="261" w:author="Yi Wei" w:date="2021-07-11T05:22:00Z">
        <w:r w:rsidR="009F7A74">
          <w:t>exploitation threshold</w:t>
        </w:r>
      </w:ins>
      <w:ins w:id="262" w:author="Yi Wei" w:date="2021-07-11T05:09:00Z">
        <w:r>
          <w:t xml:space="preserve"> </w:t>
        </w:r>
      </w:ins>
      <m:oMath>
        <m:r>
          <w:ins w:id="263" w:author="Yi Wei" w:date="2021-07-11T05:23:00Z">
            <w:rPr>
              <w:rFonts w:ascii="Cambria Math" w:hAnsi="Cambria Math"/>
            </w:rPr>
            <m:t>θ</m:t>
          </w:ins>
        </m:r>
      </m:oMath>
      <w:ins w:id="264" w:author="Yi Wei" w:date="2021-07-11T05:09:00Z">
        <w:r>
          <w:t>, spatial bias b</w:t>
        </w:r>
      </w:ins>
      <w:ins w:id="265" w:author="Yi Wei" w:date="2021-07-11T05:24:00Z">
        <w:r w:rsidR="00E70B7B">
          <w:t xml:space="preserve"> and decision noise </w:t>
        </w:r>
      </w:ins>
      <m:oMath>
        <m:r>
          <w:ins w:id="266" w:author="Yi Wei" w:date="2021-07-11T05:24:00Z">
            <w:rPr>
              <w:rFonts w:ascii="Cambria Math" w:hAnsi="Cambria Math"/>
            </w:rPr>
            <m:t>σ</m:t>
          </w:ins>
        </m:r>
      </m:oMath>
      <w:ins w:id="267" w:author="Yi Wei" w:date="2021-07-11T05:09:00Z">
        <w:r>
          <w:t>.</w:t>
        </w:r>
      </w:ins>
      <w:ins w:id="268" w:author="Yi Wei" w:date="2021-07-11T05:24:00Z">
        <w:r w:rsidR="00E70B7B">
          <w:t xml:space="preserve"> </w:t>
        </w:r>
      </w:ins>
      <w:proofErr w:type="spellStart"/>
      <w:ins w:id="269" w:author="Yi Wei" w:date="2021-07-11T05:26:00Z">
        <w:r w:rsidR="00292B24">
          <w:t>T</w:t>
        </w:r>
        <w:r w:rsidR="00292B24">
          <w:rPr>
            <w:rFonts w:ascii="Calibri" w:hAnsi="Calibri" w:cs="Calibri"/>
          </w:rPr>
          <w:t>﻿</w:t>
        </w:r>
        <w:r w:rsidR="00292B24">
          <w:t>he</w:t>
        </w:r>
        <w:proofErr w:type="spellEnd"/>
        <w:r w:rsidR="00292B24">
          <w:t xml:space="preserve"> model was fit to the data using Markov Chain Monte Carlo approach implemented in the JAGS package (</w:t>
        </w:r>
        <w:proofErr w:type="spellStart"/>
        <w:r w:rsidR="00292B24">
          <w:t>Depaoli</w:t>
        </w:r>
        <w:proofErr w:type="spellEnd"/>
        <w:r w:rsidR="00292B24">
          <w:t xml:space="preserve"> et al., 2016</w:t>
        </w:r>
      </w:ins>
      <w:ins w:id="270" w:author="Yi Wei" w:date="2021-07-11T05:27:00Z">
        <w:r w:rsidR="00494517">
          <w:t xml:space="preserve">, </w:t>
        </w:r>
        <w:proofErr w:type="spellStart"/>
        <w:r w:rsidR="00494517">
          <w:t>Steyvers</w:t>
        </w:r>
        <w:proofErr w:type="spellEnd"/>
        <w:r w:rsidR="00494517">
          <w:t>, 2011</w:t>
        </w:r>
      </w:ins>
      <w:ins w:id="271" w:author="Yi Wei" w:date="2021-07-11T05:26:00Z">
        <w:r w:rsidR="00292B24">
          <w:t>) via the MATJAGS interface (psiexp.ss.uci.edu/research/programs data/jags).</w:t>
        </w:r>
      </w:ins>
      <w:ins w:id="272" w:author="Yi Wei" w:date="2021-07-11T05:27:00Z">
        <w:r w:rsidR="00292B24">
          <w:t xml:space="preserve"> </w:t>
        </w:r>
      </w:ins>
      <w:ins w:id="273" w:author="Yi Wei" w:date="2021-07-11T05:26:00Z">
        <w:r w:rsidR="00292B24">
          <w:t>This package approximates the posterior distribution over model parameters by generating samples from</w:t>
        </w:r>
      </w:ins>
    </w:p>
    <w:p w14:paraId="1F1AF7F2" w14:textId="536E32F8" w:rsidR="00292B24" w:rsidRDefault="00292B24" w:rsidP="00787780">
      <w:pPr>
        <w:pStyle w:val="Body"/>
        <w:rPr>
          <w:ins w:id="274" w:author="Yi Wei" w:date="2021-07-11T05:25:00Z"/>
        </w:rPr>
      </w:pPr>
      <w:ins w:id="275" w:author="Yi Wei" w:date="2021-07-11T05:26:00Z">
        <w:r>
          <w:t>this posterior distribution given the observed behavioral data.</w:t>
        </w:r>
      </w:ins>
      <w:ins w:id="276" w:author="Yi Wei" w:date="2021-07-11T05:27:00Z">
        <w:r>
          <w:t xml:space="preserve"> </w:t>
        </w:r>
      </w:ins>
      <w:ins w:id="277" w:author="Yi Wei" w:date="2021-07-11T05:26:00Z">
        <w:r>
          <w:t xml:space="preserve">In particular we used 4 independent Markov chains to generate </w:t>
        </w:r>
      </w:ins>
      <w:ins w:id="278" w:author="Yi Wei" w:date="2021-07-11T05:27:00Z">
        <w:r>
          <w:t>8000</w:t>
        </w:r>
      </w:ins>
      <w:ins w:id="279" w:author="Yi Wei" w:date="2021-07-11T05:26:00Z">
        <w:r>
          <w:t xml:space="preserve"> samples from the posterior distribution over parameters (</w:t>
        </w:r>
      </w:ins>
      <w:ins w:id="280" w:author="Yi Wei" w:date="2021-07-11T05:27:00Z">
        <w:r>
          <w:t>2</w:t>
        </w:r>
      </w:ins>
      <w:ins w:id="281" w:author="Yi Wei" w:date="2021-07-11T05:26:00Z">
        <w:r>
          <w:t>000 samples per chain). Each chain had a burn in period of 2000 samples,</w:t>
        </w:r>
      </w:ins>
      <w:ins w:id="282" w:author="Yi Wei" w:date="2021-07-11T05:27:00Z">
        <w:r w:rsidR="0084016B">
          <w:t xml:space="preserve"> </w:t>
        </w:r>
      </w:ins>
      <w:ins w:id="283" w:author="Yi Wei" w:date="2021-07-11T05:26:00Z">
        <w:r>
          <w:t>which were discarded to reduce the effects of initial conditions, and posterior samples were acquired at a</w:t>
        </w:r>
      </w:ins>
      <w:ins w:id="284" w:author="Yi Wei" w:date="2021-07-11T05:27:00Z">
        <w:r w:rsidR="0084016B">
          <w:t xml:space="preserve"> </w:t>
        </w:r>
      </w:ins>
      <w:ins w:id="285" w:author="Yi Wei" w:date="2021-07-11T05:26:00Z">
        <w:r>
          <w:t>thin rate of 1.</w:t>
        </w:r>
      </w:ins>
    </w:p>
    <w:p w14:paraId="0094FA01" w14:textId="77777777" w:rsidR="00787780" w:rsidRDefault="00787780" w:rsidP="00F063E2">
      <w:pPr>
        <w:pStyle w:val="Body"/>
        <w:rPr>
          <w:ins w:id="286" w:author="Yi Wei" w:date="2021-07-11T05:09:00Z"/>
        </w:rPr>
      </w:pPr>
    </w:p>
    <w:p w14:paraId="49DC7F99" w14:textId="63162243" w:rsidR="00956C98" w:rsidDel="00787780" w:rsidRDefault="00956C98" w:rsidP="00956C98">
      <w:pPr>
        <w:pStyle w:val="Body"/>
        <w:rPr>
          <w:del w:id="287" w:author="Yi Wei" w:date="2021-07-11T05:25:00Z"/>
        </w:rPr>
      </w:pPr>
    </w:p>
    <w:p w14:paraId="506BB861" w14:textId="353C8AB6" w:rsidR="00456721" w:rsidRDefault="004172B0">
      <w:pPr>
        <w:pStyle w:val="Heading"/>
        <w:rPr>
          <w:ins w:id="288" w:author="Yi Wei" w:date="2021-07-11T02:31:00Z"/>
          <w:rStyle w:val="Hyperlink1"/>
          <w:lang w:val="en-US"/>
        </w:rPr>
      </w:pPr>
      <w:r>
        <w:rPr>
          <w:rStyle w:val="Hyperlink1"/>
          <w:lang w:val="en-US"/>
        </w:rPr>
        <w:t>Results</w:t>
      </w:r>
    </w:p>
    <w:p w14:paraId="6EA23404" w14:textId="2784F691" w:rsidR="00D568B5" w:rsidRPr="00345066" w:rsidRDefault="00345066">
      <w:pPr>
        <w:pStyle w:val="Body"/>
        <w:rPr>
          <w:u w:val="single"/>
          <w:rPrChange w:id="289" w:author="Yi Wei" w:date="2021-07-11T02:32:00Z">
            <w:rPr/>
          </w:rPrChange>
        </w:rPr>
        <w:pPrChange w:id="290" w:author="Yi Wei" w:date="2021-07-11T02:31:00Z">
          <w:pPr>
            <w:pStyle w:val="Heading"/>
          </w:pPr>
        </w:pPrChange>
      </w:pPr>
      <w:ins w:id="291" w:author="Yi Wei" w:date="2021-07-11T02:32:00Z">
        <w:r w:rsidRPr="00345066">
          <w:rPr>
            <w:b/>
            <w:bCs/>
            <w:u w:val="single"/>
            <w:rPrChange w:id="292" w:author="Yi Wei" w:date="2021-07-11T02:32:00Z">
              <w:rPr/>
            </w:rPrChange>
          </w:rPr>
          <w:t xml:space="preserve">As humans, </w:t>
        </w:r>
        <w:proofErr w:type="gramStart"/>
        <w:r w:rsidRPr="00345066">
          <w:rPr>
            <w:b/>
            <w:bCs/>
            <w:u w:val="single"/>
            <w:rPrChange w:id="293" w:author="Yi Wei" w:date="2021-07-11T02:32:00Z">
              <w:rPr/>
            </w:rPrChange>
          </w:rPr>
          <w:t>rats</w:t>
        </w:r>
        <w:proofErr w:type="gramEnd"/>
        <w:r w:rsidRPr="00345066">
          <w:rPr>
            <w:b/>
            <w:bCs/>
            <w:u w:val="single"/>
            <w:rPrChange w:id="294" w:author="Yi Wei" w:date="2021-07-11T02:32:00Z">
              <w:rPr/>
            </w:rPrChange>
          </w:rPr>
          <w:t xml:space="preserve"> transition from exploration to exploitation in the course of a single game.</w:t>
        </w:r>
      </w:ins>
    </w:p>
    <w:p w14:paraId="1DCE8C5A" w14:textId="4A152AEE" w:rsidR="00C812CB" w:rsidRDefault="004172B0">
      <w:pPr>
        <w:pStyle w:val="Body"/>
        <w:spacing w:before="100" w:after="100"/>
        <w:rPr>
          <w:ins w:id="295" w:author="Yi Wei" w:date="2021-07-11T02:43:00Z"/>
          <w:rStyle w:val="Hyperlink1"/>
        </w:rPr>
      </w:pPr>
      <w:r>
        <w:rPr>
          <w:rStyle w:val="Hyperlink1"/>
        </w:rPr>
        <w:t>Both humans and rats were able to choose the best option (p(correct), the option with a higher magnitude between the two available sugar water locations for rats, or the slot machine with a higher payout for humans) significantly above chance for the last choice in the long horizon context.  Humans could achieve an accuracy of over 90% (Fig</w:t>
      </w:r>
      <w:ins w:id="296" w:author="Yi Wei" w:date="2021-07-11T02:33:00Z">
        <w:r w:rsidR="00FA6FD3">
          <w:rPr>
            <w:rStyle w:val="Hyperlink1"/>
          </w:rPr>
          <w:t xml:space="preserve">ure </w:t>
        </w:r>
      </w:ins>
      <w:r>
        <w:rPr>
          <w:rStyle w:val="Hyperlink1"/>
        </w:rPr>
        <w:t>2</w:t>
      </w:r>
      <w:ins w:id="297" w:author="Yi Wei" w:date="2021-07-11T02:33:00Z">
        <w:r w:rsidR="00747FF1">
          <w:rPr>
            <w:rStyle w:val="Hyperlink1"/>
          </w:rPr>
          <w:t>, LU</w:t>
        </w:r>
      </w:ins>
      <w:del w:id="298" w:author="Yi Wei" w:date="2021-07-11T02:33:00Z">
        <w:r w:rsidDel="00B04F8D">
          <w:rPr>
            <w:rStyle w:val="Hyperlink1"/>
          </w:rPr>
          <w:delText xml:space="preserve"> </w:delText>
        </w:r>
        <w:r w:rsidDel="009D7B7F">
          <w:rPr>
            <w:rStyle w:val="Hyperlink1"/>
          </w:rPr>
          <w:delText>right</w:delText>
        </w:r>
      </w:del>
      <w:r>
        <w:rPr>
          <w:rStyle w:val="Hyperlink1"/>
        </w:rPr>
        <w:t xml:space="preserve">) whereas rats could achieve an average accuracy around 80% (Figure 2, </w:t>
      </w:r>
      <w:ins w:id="299" w:author="Yi Wei" w:date="2021-07-11T02:33:00Z">
        <w:r w:rsidR="001230CB">
          <w:rPr>
            <w:rStyle w:val="Hyperlink1"/>
          </w:rPr>
          <w:t>LD</w:t>
        </w:r>
      </w:ins>
      <w:del w:id="300" w:author="Yi Wei" w:date="2021-07-11T02:33:00Z">
        <w:r w:rsidDel="001230CB">
          <w:rPr>
            <w:rStyle w:val="Hyperlink1"/>
          </w:rPr>
          <w:delText>left</w:delText>
        </w:r>
      </w:del>
      <w:r>
        <w:rPr>
          <w:rStyle w:val="Hyperlink1"/>
        </w:rPr>
        <w:t xml:space="preserve">). Both improved with the number of trials given (rats: p(correct, trial 6, H6) vs p(correct, trial 1, H6), p = 5.89e-6). </w:t>
      </w:r>
      <w:moveFromRangeStart w:id="301" w:author="Yi Wei" w:date="2021-07-11T02:41:00Z" w:name="move76863688"/>
      <w:moveFrom w:id="302" w:author="Yi Wei" w:date="2021-07-11T02:41:00Z">
        <w:r w:rsidDel="00DF0910">
          <w:rPr>
            <w:rStyle w:val="Hyperlink1"/>
          </w:rPr>
          <w:t xml:space="preserve">Interestingly, in the first free choice, both humans and rats could achieve a similar average accuracy of 70% (Figure 2, right). </w:t>
        </w:r>
        <w:commentRangeStart w:id="303"/>
        <w:r w:rsidRPr="00EC35D9" w:rsidDel="00DF0910">
          <w:rPr>
            <w:rStyle w:val="Hyperlink1"/>
            <w:strike/>
            <w:rPrChange w:id="304" w:author="Yi Wei" w:date="2021-07-11T02:34:00Z">
              <w:rPr>
                <w:rStyle w:val="Hyperlink1"/>
              </w:rPr>
            </w:rPrChange>
          </w:rPr>
          <w:t>Because a change in home base was always accompanied by a change in horizon conditions, rats showed a difference in performance on trial 1 for H=1 and H=6 (p(correct, H = 6) vs p(correct, H = 1), p = 0.023). This result indicated that rats were less likely to choose the correct feeder if they knew their horizon was short.</w:t>
        </w:r>
        <w:commentRangeEnd w:id="303"/>
        <w:r w:rsidR="00EC35D9" w:rsidDel="00DF0910">
          <w:rPr>
            <w:rStyle w:val="CommentReference"/>
            <w:rFonts w:ascii="Times New Roman" w:hAnsi="Times New Roman" w:cs="Times New Roman"/>
            <w:color w:val="auto"/>
            <w14:textOutline w14:w="0" w14:cap="rnd" w14:cmpd="sng" w14:algn="ctr">
              <w14:noFill/>
              <w14:prstDash w14:val="solid"/>
              <w14:bevel/>
            </w14:textOutline>
          </w:rPr>
          <w:commentReference w:id="303"/>
        </w:r>
      </w:moveFrom>
      <w:moveFromRangeEnd w:id="301"/>
    </w:p>
    <w:p w14:paraId="291CBECF" w14:textId="59268AD7" w:rsidR="0025310E" w:rsidRDefault="0025310E">
      <w:pPr>
        <w:pStyle w:val="Body"/>
        <w:spacing w:before="100" w:after="100"/>
        <w:rPr>
          <w:ins w:id="305" w:author="Yi Wei" w:date="2021-07-11T06:49:00Z"/>
          <w:rStyle w:val="Hyperlink1"/>
        </w:rPr>
      </w:pPr>
    </w:p>
    <w:p w14:paraId="36A941CF" w14:textId="6DE0431E" w:rsidR="00825648" w:rsidRDefault="00825648">
      <w:pPr>
        <w:pStyle w:val="Body"/>
        <w:spacing w:before="100" w:after="100"/>
        <w:rPr>
          <w:ins w:id="306" w:author="Yi Wei" w:date="2021-07-11T02:43:00Z"/>
          <w:rStyle w:val="Hyperlink1"/>
        </w:rPr>
      </w:pPr>
      <w:ins w:id="307" w:author="Yi Wei" w:date="2021-07-11T06:49:00Z">
        <w:r>
          <w:rPr>
            <w:rStyle w:val="Hyperlink1"/>
          </w:rPr>
          <w:t>Rats explore at a significantly higher level at trial 1 and then adopt a more constant and lower rate of exploration for later trials (</w:t>
        </w:r>
      </w:ins>
      <w:ins w:id="308" w:author="Yi Wei" w:date="2021-07-11T06:51:00Z">
        <w:r w:rsidR="000155AD">
          <w:rPr>
            <w:rStyle w:val="Hyperlink1"/>
          </w:rPr>
          <w:t>~20%</w:t>
        </w:r>
      </w:ins>
      <w:ins w:id="309" w:author="Yi Wei" w:date="2021-07-11T06:49:00Z">
        <w:r>
          <w:rPr>
            <w:rStyle w:val="Hyperlink1"/>
          </w:rPr>
          <w:t>), whereas humans explore more at trial 1 and 2, and eventually stopped switching (5%, possibly due to boredom or motor error).</w:t>
        </w:r>
      </w:ins>
    </w:p>
    <w:p w14:paraId="75DB708F" w14:textId="5B02C104" w:rsidR="00D467FD" w:rsidRDefault="00825648" w:rsidP="00CB4678">
      <w:pPr>
        <w:pStyle w:val="Body"/>
        <w:spacing w:before="100" w:after="100"/>
        <w:rPr>
          <w:ins w:id="310" w:author="Yi Wei" w:date="2021-07-11T06:48:00Z"/>
          <w:rStyle w:val="Hyperlink1"/>
        </w:rPr>
      </w:pPr>
      <w:ins w:id="311" w:author="Yi Wei" w:date="2021-07-11T06:49:00Z">
        <w:r>
          <w:rPr>
            <w:rStyle w:val="Hyperlink1"/>
          </w:rPr>
          <w:lastRenderedPageBreak/>
          <w:t>This is p</w:t>
        </w:r>
      </w:ins>
      <w:ins w:id="312" w:author="Yi Wei" w:date="2021-07-11T02:43:00Z">
        <w:r w:rsidR="0025310E">
          <w:rPr>
            <w:rStyle w:val="Hyperlink1"/>
          </w:rPr>
          <w:t xml:space="preserve">artly because of the </w:t>
        </w:r>
      </w:ins>
      <w:ins w:id="313" w:author="Yi Wei" w:date="2021-07-11T06:49:00Z">
        <w:r>
          <w:rPr>
            <w:rStyle w:val="Hyperlink1"/>
          </w:rPr>
          <w:t xml:space="preserve">nature of the </w:t>
        </w:r>
      </w:ins>
      <w:ins w:id="314" w:author="Yi Wei" w:date="2021-07-11T02:43:00Z">
        <w:r w:rsidR="0025310E">
          <w:rPr>
            <w:rStyle w:val="Hyperlink1"/>
          </w:rPr>
          <w:t xml:space="preserve">structure of the task that </w:t>
        </w:r>
      </w:ins>
      <w:ins w:id="315" w:author="Yi Wei" w:date="2021-07-11T06:50:00Z">
        <w:r>
          <w:rPr>
            <w:rStyle w:val="Hyperlink1"/>
          </w:rPr>
          <w:t xml:space="preserve">rewards from </w:t>
        </w:r>
      </w:ins>
      <w:ins w:id="316" w:author="Yi Wei" w:date="2021-07-11T02:43:00Z">
        <w:r w:rsidR="0025310E">
          <w:rPr>
            <w:rStyle w:val="Hyperlink1"/>
          </w:rPr>
          <w:t xml:space="preserve">both feeders </w:t>
        </w:r>
      </w:ins>
      <w:ins w:id="317" w:author="Yi Wei" w:date="2021-07-11T06:50:00Z">
        <w:r>
          <w:rPr>
            <w:rStyle w:val="Hyperlink1"/>
          </w:rPr>
          <w:t>are</w:t>
        </w:r>
      </w:ins>
      <w:ins w:id="318" w:author="Yi Wei" w:date="2021-07-11T02:43:00Z">
        <w:r w:rsidR="0025310E">
          <w:rPr>
            <w:rStyle w:val="Hyperlink1"/>
          </w:rPr>
          <w:t xml:space="preserve"> deterministi</w:t>
        </w:r>
      </w:ins>
      <w:ins w:id="319" w:author="Yi Wei" w:date="2021-07-11T06:50:00Z">
        <w:r>
          <w:rPr>
            <w:rStyle w:val="Hyperlink1"/>
          </w:rPr>
          <w:t xml:space="preserve">c. </w:t>
        </w:r>
      </w:ins>
      <w:ins w:id="320" w:author="Yi Wei" w:date="2021-07-11T02:48:00Z">
        <w:r w:rsidR="00CB4678">
          <w:rPr>
            <w:rStyle w:val="Hyperlink1"/>
          </w:rPr>
          <w:t>This shows that after exploration, they only explore at a constant lower rate in the exploitation phase.</w:t>
        </w:r>
      </w:ins>
      <w:ins w:id="321" w:author="Yi Wei" w:date="2021-07-11T02:49:00Z">
        <w:r w:rsidR="00D75646">
          <w:rPr>
            <w:rStyle w:val="Hyperlink1"/>
          </w:rPr>
          <w:t xml:space="preserve"> </w:t>
        </w:r>
        <w:r w:rsidR="008E7EA1">
          <w:rPr>
            <w:rStyle w:val="Hyperlink1"/>
          </w:rPr>
          <w:t>It is interesting to note that in a longer horizon, rodents showed a lower rate of exploration.</w:t>
        </w:r>
      </w:ins>
      <w:ins w:id="322" w:author="Yi Wei" w:date="2021-07-11T06:51:00Z">
        <w:r w:rsidR="000155AD">
          <w:rPr>
            <w:rStyle w:val="Hyperlink1"/>
          </w:rPr>
          <w:t xml:space="preserve"> Rats explore about 30% in H = 6, and about 20% in H = 15.</w:t>
        </w:r>
      </w:ins>
    </w:p>
    <w:p w14:paraId="4629791E" w14:textId="77777777" w:rsidR="00BA50F0" w:rsidRDefault="00BA50F0" w:rsidP="00825648">
      <w:pPr>
        <w:pStyle w:val="Body"/>
        <w:spacing w:before="100" w:after="100"/>
        <w:rPr>
          <w:ins w:id="323" w:author="Yi Wei" w:date="2021-07-11T06:51:00Z"/>
          <w:rStyle w:val="Hyperlink1"/>
        </w:rPr>
      </w:pPr>
    </w:p>
    <w:p w14:paraId="1288912C" w14:textId="54A42603" w:rsidR="00825648" w:rsidRDefault="00825648">
      <w:pPr>
        <w:pStyle w:val="Body"/>
        <w:spacing w:before="100" w:after="100"/>
        <w:rPr>
          <w:ins w:id="324" w:author="Yi Wei" w:date="2021-07-11T02:41:00Z"/>
          <w:rStyle w:val="Hyperlink1"/>
        </w:rPr>
        <w:pPrChange w:id="325" w:author="Yi Wei" w:date="2021-07-11T02:49:00Z">
          <w:pPr>
            <w:pStyle w:val="Heading"/>
          </w:pPr>
        </w:pPrChange>
      </w:pPr>
      <w:commentRangeStart w:id="326"/>
      <w:ins w:id="327" w:author="Yi Wei" w:date="2021-07-11T06:48:00Z">
        <w:r>
          <w:rPr>
            <w:rStyle w:val="Hyperlink1"/>
          </w:rPr>
          <w:t xml:space="preserve">For humans, </w:t>
        </w:r>
      </w:ins>
      <w:commentRangeEnd w:id="326"/>
      <w:ins w:id="328" w:author="Yi Wei" w:date="2021-07-11T06:53:00Z">
        <w:r w:rsidR="00E749FD">
          <w:rPr>
            <w:rStyle w:val="CommentReference"/>
            <w:rFonts w:ascii="Times New Roman" w:hAnsi="Times New Roman" w:cs="Times New Roman"/>
            <w:color w:val="auto"/>
            <w14:textOutline w14:w="0" w14:cap="rnd" w14:cmpd="sng" w14:algn="ctr">
              <w14:noFill/>
              <w14:prstDash w14:val="solid"/>
              <w14:bevel/>
            </w14:textOutline>
          </w:rPr>
          <w:commentReference w:id="326"/>
        </w:r>
      </w:ins>
      <w:ins w:id="329" w:author="Yi Wei" w:date="2021-07-11T06:48:00Z">
        <w:r>
          <w:rPr>
            <w:rStyle w:val="Hyperlink1"/>
          </w:rPr>
          <w:t>the reaction time also decreased with trial number and became constant from the 3</w:t>
        </w:r>
        <w:r>
          <w:rPr>
            <w:rStyle w:val="None"/>
            <w:vertAlign w:val="superscript"/>
          </w:rPr>
          <w:t>rd</w:t>
        </w:r>
        <w:r>
          <w:rPr>
            <w:rStyle w:val="Hyperlink1"/>
          </w:rPr>
          <w:t xml:space="preserve"> trial (0.1s, Figure </w:t>
        </w:r>
      </w:ins>
      <w:ins w:id="330" w:author="Yi Wei" w:date="2021-07-11T06:52:00Z">
        <w:r w:rsidR="00A634B1">
          <w:rPr>
            <w:rStyle w:val="Hyperlink1"/>
          </w:rPr>
          <w:t>11</w:t>
        </w:r>
      </w:ins>
      <w:ins w:id="331" w:author="Yi Wei" w:date="2021-07-11T06:48:00Z">
        <w:r>
          <w:rPr>
            <w:rStyle w:val="Hyperlink1"/>
          </w:rPr>
          <w:t xml:space="preserve">, right), indicating that the decision process was mostly settled during the first 2 trials. For rats, since travel time was included in the rats’ reaction times, this travel time may have overshadowed the decision reaction time difference proper, and we do not see any significant changes in reaction times as trial number increased (Fig </w:t>
        </w:r>
      </w:ins>
      <w:ins w:id="332" w:author="Yi Wei" w:date="2021-07-11T06:52:00Z">
        <w:r w:rsidR="004A40C1">
          <w:rPr>
            <w:rStyle w:val="Hyperlink1"/>
          </w:rPr>
          <w:t>11</w:t>
        </w:r>
      </w:ins>
      <w:ins w:id="333" w:author="Yi Wei" w:date="2021-07-11T06:48:00Z">
        <w:r>
          <w:rPr>
            <w:rStyle w:val="Hyperlink1"/>
          </w:rPr>
          <w:t xml:space="preserve">, left). Although, there seems to be a decrease in reaction time for the rat’s first choice after being guided to a larger reward (4,5 drops) compared to being guided to a small reward (0, 1 drops) (Fig </w:t>
        </w:r>
      </w:ins>
      <w:ins w:id="334" w:author="Yi Wei" w:date="2021-07-11T06:52:00Z">
        <w:r w:rsidR="004A40C1">
          <w:rPr>
            <w:rStyle w:val="Hyperlink1"/>
          </w:rPr>
          <w:t>11</w:t>
        </w:r>
      </w:ins>
      <w:ins w:id="335" w:author="Yi Wei" w:date="2021-07-11T06:48:00Z">
        <w:r>
          <w:rPr>
            <w:rStyle w:val="Hyperlink1"/>
          </w:rPr>
          <w:t xml:space="preserve">, left). This </w:t>
        </w:r>
        <w:proofErr w:type="gramStart"/>
        <w:r>
          <w:rPr>
            <w:rStyle w:val="Hyperlink1"/>
          </w:rPr>
          <w:t>is may be</w:t>
        </w:r>
        <w:proofErr w:type="gramEnd"/>
        <w:r>
          <w:rPr>
            <w:rStyle w:val="Hyperlink1"/>
          </w:rPr>
          <w:t xml:space="preserve"> due to the speed difference in travel time: with a larger reward, the rat explores less, has an overall higher motivation to run, and has a shorter reaction time. </w:t>
        </w:r>
      </w:ins>
    </w:p>
    <w:p w14:paraId="31B91520" w14:textId="77777777" w:rsidR="00DF0910" w:rsidRPr="00DF0910" w:rsidRDefault="00DF0910">
      <w:pPr>
        <w:pStyle w:val="Body"/>
        <w:rPr>
          <w:ins w:id="336" w:author="Yi Wei" w:date="2021-07-11T02:39:00Z"/>
          <w:rPrChange w:id="337" w:author="Yi Wei" w:date="2021-07-11T02:41:00Z">
            <w:rPr>
              <w:ins w:id="338" w:author="Yi Wei" w:date="2021-07-11T02:39:00Z"/>
              <w:rStyle w:val="Hyperlink1"/>
              <w:b w:val="0"/>
              <w:bCs w:val="0"/>
              <w:sz w:val="24"/>
              <w:szCs w:val="24"/>
              <w:lang w:val="en-US"/>
            </w:rPr>
          </w:rPrChange>
        </w:rPr>
        <w:pPrChange w:id="339" w:author="Yi Wei" w:date="2021-07-11T02:41:00Z">
          <w:pPr>
            <w:pStyle w:val="Heading"/>
          </w:pPr>
        </w:pPrChange>
      </w:pPr>
    </w:p>
    <w:p w14:paraId="7E7A1C93" w14:textId="63126E1A" w:rsidR="00D467FD" w:rsidRPr="00722473" w:rsidRDefault="00D467FD" w:rsidP="00D467FD">
      <w:pPr>
        <w:pStyle w:val="Body"/>
        <w:rPr>
          <w:ins w:id="340" w:author="Yi Wei" w:date="2021-07-11T02:39:00Z"/>
          <w:b/>
          <w:bCs/>
          <w:u w:val="single"/>
        </w:rPr>
      </w:pPr>
      <w:ins w:id="341" w:author="Yi Wei" w:date="2021-07-11T02:39:00Z">
        <w:r w:rsidRPr="00722473">
          <w:rPr>
            <w:b/>
            <w:bCs/>
            <w:u w:val="single"/>
          </w:rPr>
          <w:t xml:space="preserve">As humans, rats </w:t>
        </w:r>
      </w:ins>
      <w:ins w:id="342" w:author="Yi Wei" w:date="2021-07-11T02:40:00Z">
        <w:r w:rsidR="00C01327">
          <w:rPr>
            <w:b/>
            <w:bCs/>
            <w:u w:val="single"/>
          </w:rPr>
          <w:t xml:space="preserve">are able to </w:t>
        </w:r>
      </w:ins>
      <w:ins w:id="343" w:author="Yi Wei" w:date="2021-07-11T02:39:00Z">
        <w:r>
          <w:rPr>
            <w:b/>
            <w:bCs/>
            <w:u w:val="single"/>
          </w:rPr>
          <w:t>use prior information t</w:t>
        </w:r>
      </w:ins>
      <w:ins w:id="344" w:author="Yi Wei" w:date="2021-07-11T02:40:00Z">
        <w:r>
          <w:rPr>
            <w:b/>
            <w:bCs/>
            <w:u w:val="single"/>
          </w:rPr>
          <w:t xml:space="preserve">o </w:t>
        </w:r>
        <w:r w:rsidR="00685A41">
          <w:rPr>
            <w:b/>
            <w:bCs/>
            <w:u w:val="single"/>
          </w:rPr>
          <w:t>guide exploratory choices.</w:t>
        </w:r>
      </w:ins>
    </w:p>
    <w:p w14:paraId="28B15128" w14:textId="77777777" w:rsidR="00DF0910" w:rsidDel="00DF0910" w:rsidRDefault="00DF0910" w:rsidP="00DF0910">
      <w:pPr>
        <w:pStyle w:val="Body"/>
        <w:spacing w:before="100" w:after="100"/>
        <w:rPr>
          <w:del w:id="345" w:author="Yi Wei" w:date="2021-07-11T02:41:00Z"/>
          <w:moveTo w:id="346" w:author="Yi Wei" w:date="2021-07-11T02:41:00Z"/>
          <w:rStyle w:val="Hyperlink1"/>
          <w:strike/>
        </w:rPr>
      </w:pPr>
      <w:moveToRangeStart w:id="347" w:author="Yi Wei" w:date="2021-07-11T02:41:00Z" w:name="move76863688"/>
      <w:moveTo w:id="348" w:author="Yi Wei" w:date="2021-07-11T02:41:00Z">
        <w:r>
          <w:rPr>
            <w:rStyle w:val="Hyperlink1"/>
          </w:rPr>
          <w:t xml:space="preserve">Interestingly, in the first free choice, both humans and rats could achieve a similar average accuracy of 70% (Figure 2, right). </w:t>
        </w:r>
        <w:commentRangeStart w:id="349"/>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commentRangeEnd w:id="349"/>
        <w:r>
          <w:rPr>
            <w:rStyle w:val="CommentReference"/>
            <w:rFonts w:ascii="Times New Roman" w:hAnsi="Times New Roman" w:cs="Times New Roman"/>
            <w:color w:val="auto"/>
            <w14:textOutline w14:w="0" w14:cap="rnd" w14:cmpd="sng" w14:algn="ctr">
              <w14:noFill/>
              <w14:prstDash w14:val="solid"/>
              <w14:bevel/>
            </w14:textOutline>
          </w:rPr>
          <w:commentReference w:id="349"/>
        </w:r>
      </w:moveTo>
    </w:p>
    <w:moveToRangeEnd w:id="347"/>
    <w:p w14:paraId="42137204" w14:textId="3416665C" w:rsidR="00DF0910" w:rsidRPr="00EC35D9" w:rsidDel="00287921" w:rsidRDefault="00287921">
      <w:pPr>
        <w:pStyle w:val="Body"/>
        <w:spacing w:before="100" w:after="100"/>
        <w:rPr>
          <w:del w:id="350" w:author="Yi Wei" w:date="2021-07-11T02:49:00Z"/>
          <w:rStyle w:val="Hyperlink1"/>
          <w:strike/>
          <w:rPrChange w:id="351" w:author="Yi Wei" w:date="2021-07-11T02:34:00Z">
            <w:rPr>
              <w:del w:id="352" w:author="Yi Wei" w:date="2021-07-11T02:49:00Z"/>
              <w:rStyle w:val="Hyperlink1"/>
              <w:rFonts w:ascii="Times New Roman" w:hAnsi="Times New Roman" w:cs="Times New Roman"/>
              <w:color w:val="auto"/>
              <w14:textOutline w14:w="0" w14:cap="rnd" w14:cmpd="sng" w14:algn="ctr">
                <w14:noFill/>
                <w14:prstDash w14:val="solid"/>
                <w14:bevel/>
              </w14:textOutline>
            </w:rPr>
          </w:rPrChange>
        </w:rPr>
      </w:pPr>
      <w:ins w:id="353" w:author="Yi Wei" w:date="2021-07-11T02:49:00Z">
        <w:r>
          <w:rPr>
            <w:rStyle w:val="Hyperlink1"/>
            <w:strike/>
          </w:rPr>
          <w:t xml:space="preserve"> </w:t>
        </w:r>
      </w:ins>
    </w:p>
    <w:p w14:paraId="76E40E29" w14:textId="72A19309" w:rsidR="00456721" w:rsidRDefault="004172B0">
      <w:pPr>
        <w:pStyle w:val="Body"/>
        <w:spacing w:before="100" w:after="100"/>
        <w:rPr>
          <w:ins w:id="354" w:author="Yi Wei" w:date="2021-07-11T03:16:00Z"/>
          <w:rStyle w:val="Hyperlink1"/>
          <w:lang w:val="es-ES_tradnl"/>
        </w:rPr>
      </w:pPr>
      <w:r>
        <w:rPr>
          <w:rStyle w:val="Hyperlink1"/>
        </w:rPr>
        <w:t xml:space="preserve">The fact that the average accuracy was significantly above chance in the first non-guided trial showed that if prior information was available, </w:t>
      </w:r>
      <w:proofErr w:type="spellStart"/>
      <w:r>
        <w:rPr>
          <w:rStyle w:val="Hyperlink1"/>
          <w:lang w:val="pt-PT"/>
        </w:rPr>
        <w:t>human</w:t>
      </w:r>
      <w:proofErr w:type="spellEnd"/>
      <w:r>
        <w:rPr>
          <w:rStyle w:val="Hyperlink1"/>
        </w:rPr>
        <w:t xml:space="preserve">s and rats used it to guide subsequent exploration. In this particular task, with repeated games, humans and animals were able to assess the relative ‘goodness’ of the two bandits from the reward they obtained during the guided trial. For long horizons, both humans and rats performed above chance regardless of the reward size during the guided trial, but their performance was not uniform and displayed an inverted U shape (Figure 3A). When they were guided to 0 or 5 drops (or 1 and 5 points for humans), the accuracy was maximized whereas the accuracy was lower when they were guided to more ambiguous reward amounts such as 2 or 3 drops. </w:t>
      </w:r>
      <w:del w:id="355" w:author="Yi Wei" w:date="2021-07-11T03:16:00Z">
        <w:r w:rsidDel="00C22A2C">
          <w:rPr>
            <w:rStyle w:val="Hyperlink1"/>
          </w:rPr>
          <w:delText xml:space="preserve">As in Figure </w:delText>
        </w:r>
      </w:del>
      <w:del w:id="356" w:author="Yi Wei" w:date="2021-07-11T03:15:00Z">
        <w:r w:rsidDel="0070628E">
          <w:rPr>
            <w:rStyle w:val="Hyperlink1"/>
          </w:rPr>
          <w:delText>2</w:delText>
        </w:r>
      </w:del>
      <w:del w:id="357" w:author="Yi Wei" w:date="2021-07-11T03:16:00Z">
        <w:r w:rsidDel="00C22A2C">
          <w:rPr>
            <w:rStyle w:val="Hyperlink1"/>
          </w:rPr>
          <w:delText>, the performance of rats for the short horizon was worse for intermediate guided rewards than for longer horizons, a phenomenon not seen in humans</w:delText>
        </w:r>
        <w:r w:rsidDel="00C22A2C">
          <w:rPr>
            <w:rStyle w:val="Hyperlink1"/>
            <w:lang w:val="es-ES_tradnl"/>
          </w:rPr>
          <w:delText xml:space="preserve"> (Fig 3A, grey Vs blue curves). </w:delText>
        </w:r>
        <w:r w:rsidDel="0042184D">
          <w:rPr>
            <w:rStyle w:val="Hyperlink1"/>
          </w:rPr>
          <w:delText xml:space="preserve">By the last game in longer horizons, the accuracy of both rats and humans also increased for positive drop sizes 1 to 5 (Figure 3B). </w:delText>
        </w:r>
      </w:del>
    </w:p>
    <w:p w14:paraId="3CD2965C" w14:textId="178E4678" w:rsidR="00937634" w:rsidRPr="000B744B" w:rsidDel="00A471CF" w:rsidRDefault="000B744B">
      <w:pPr>
        <w:pStyle w:val="Body"/>
        <w:spacing w:before="100" w:after="100"/>
        <w:rPr>
          <w:del w:id="358" w:author="Yi Wei" w:date="2021-07-11T03:19:00Z"/>
          <w:rStyle w:val="Hyperlink1"/>
          <w:lang w:eastAsia="zh-TW"/>
        </w:rPr>
      </w:pPr>
      <w:proofErr w:type="spellStart"/>
      <w:ins w:id="359" w:author="Yi Wei" w:date="2021-07-11T03:16:00Z">
        <w:r>
          <w:rPr>
            <w:rStyle w:val="Hyperlink1"/>
            <w:rFonts w:hint="eastAsia"/>
            <w:lang w:val="es-ES_tradnl" w:eastAsia="zh-TW"/>
          </w:rPr>
          <w:t>Moreover</w:t>
        </w:r>
        <w:proofErr w:type="spellEnd"/>
        <w:r>
          <w:rPr>
            <w:rStyle w:val="Hyperlink1"/>
            <w:lang w:eastAsia="zh-TW"/>
          </w:rPr>
          <w:t>,</w:t>
        </w:r>
      </w:ins>
      <w:ins w:id="360" w:author="Yi Wei" w:date="2021-07-11T03:19:00Z">
        <w:r w:rsidR="00A471CF">
          <w:rPr>
            <w:rStyle w:val="Hyperlink1"/>
            <w:lang w:eastAsia="zh-TW"/>
          </w:rPr>
          <w:t xml:space="preserve"> like humans, rats</w:t>
        </w:r>
      </w:ins>
      <w:ins w:id="361" w:author="Yi Wei" w:date="2021-07-11T03:16:00Z">
        <w:r>
          <w:rPr>
            <w:rStyle w:val="Hyperlink1"/>
            <w:lang w:eastAsia="zh-TW"/>
          </w:rPr>
          <w:t xml:space="preserve"> can adapt the extent to</w:t>
        </w:r>
      </w:ins>
      <w:ins w:id="362" w:author="Yi Wei" w:date="2021-07-11T03:17:00Z">
        <w:r>
          <w:rPr>
            <w:rStyle w:val="Hyperlink1"/>
            <w:lang w:eastAsia="zh-TW"/>
          </w:rPr>
          <w:t xml:space="preserve"> which they explore based on the reward of the guided choice.</w:t>
        </w:r>
      </w:ins>
      <w:ins w:id="363" w:author="Yi Wei" w:date="2021-07-11T03:19:00Z">
        <w:r w:rsidR="00A471CF">
          <w:rPr>
            <w:rStyle w:val="Hyperlink1"/>
            <w:lang w:eastAsia="zh-TW"/>
          </w:rPr>
          <w:t xml:space="preserve"> </w:t>
        </w:r>
      </w:ins>
    </w:p>
    <w:p w14:paraId="53C87CA8" w14:textId="276CC9C8" w:rsidR="00DF6CF8" w:rsidRDefault="004172B0">
      <w:pPr>
        <w:pStyle w:val="Body"/>
        <w:spacing w:before="100" w:after="100"/>
        <w:rPr>
          <w:ins w:id="364" w:author="Yi Wei" w:date="2021-07-11T03:35:00Z"/>
          <w:rStyle w:val="Hyperlink1"/>
          <w:lang w:eastAsia="zh-TW"/>
        </w:rPr>
      </w:pPr>
      <w:r>
        <w:rPr>
          <w:rStyle w:val="Hyperlink1"/>
        </w:rPr>
        <w:t xml:space="preserve">We computed the probability of choosing </w:t>
      </w:r>
      <w:del w:id="365" w:author="Yi Wei" w:date="2021-07-11T03:20:00Z">
        <w:r w:rsidDel="00A471CF">
          <w:rPr>
            <w:rStyle w:val="Hyperlink1"/>
          </w:rPr>
          <w:delText>a different</w:delText>
        </w:r>
      </w:del>
      <w:ins w:id="366" w:author="Yi Wei" w:date="2021-07-11T03:20:00Z">
        <w:r w:rsidR="00A471CF">
          <w:rPr>
            <w:rStyle w:val="Hyperlink1"/>
          </w:rPr>
          <w:t>the alternative</w:t>
        </w:r>
      </w:ins>
      <w:r>
        <w:rPr>
          <w:rStyle w:val="Hyperlink1"/>
        </w:rPr>
        <w:t xml:space="preserve"> bandit</w:t>
      </w:r>
      <w:ins w:id="367" w:author="Yi Wei" w:date="2021-07-11T03:20:00Z">
        <w:r w:rsidR="00A471CF">
          <w:rPr>
            <w:rStyle w:val="Hyperlink1"/>
          </w:rPr>
          <w:t xml:space="preserve"> </w:t>
        </w:r>
      </w:ins>
      <w:del w:id="368" w:author="Yi Wei" w:date="2021-07-11T03:20:00Z">
        <w:r w:rsidDel="00A471CF">
          <w:rPr>
            <w:rStyle w:val="Hyperlink1"/>
          </w:rPr>
          <w:delText xml:space="preserve"> </w:delText>
        </w:r>
      </w:del>
      <w:r>
        <w:rPr>
          <w:rStyle w:val="Hyperlink1"/>
        </w:rPr>
        <w:t>than the one they were guided to during their first free choice (p(switch), Fig</w:t>
      </w:r>
      <w:ins w:id="369" w:author="Yi Wei" w:date="2021-07-11T03:24:00Z">
        <w:r w:rsidR="00DF6CF8">
          <w:rPr>
            <w:rStyle w:val="Hyperlink1"/>
          </w:rPr>
          <w:t>ure</w:t>
        </w:r>
      </w:ins>
      <w:r>
        <w:rPr>
          <w:rStyle w:val="Hyperlink1"/>
        </w:rPr>
        <w:t xml:space="preserve"> </w:t>
      </w:r>
      <w:ins w:id="370" w:author="Yi Wei" w:date="2021-07-11T03:20:00Z">
        <w:r w:rsidR="00A471CF">
          <w:rPr>
            <w:rStyle w:val="Hyperlink1"/>
          </w:rPr>
          <w:t>3</w:t>
        </w:r>
      </w:ins>
      <w:del w:id="371" w:author="Yi Wei" w:date="2021-07-11T03:20:00Z">
        <w:r w:rsidDel="00A471CF">
          <w:rPr>
            <w:rStyle w:val="Hyperlink1"/>
          </w:rPr>
          <w:delText>4</w:delText>
        </w:r>
      </w:del>
      <w:r>
        <w:rPr>
          <w:rStyle w:val="Hyperlink1"/>
        </w:rPr>
        <w:t xml:space="preserve">) as a function of the reward size during the guided trial. We found that rats were very likely to explore </w:t>
      </w:r>
      <w:del w:id="372" w:author="Yi Wei" w:date="2021-07-11T03:20:00Z">
        <w:r w:rsidDel="00B54B31">
          <w:rPr>
            <w:rStyle w:val="Hyperlink1"/>
          </w:rPr>
          <w:delText xml:space="preserve">the other feeder </w:delText>
        </w:r>
      </w:del>
      <w:r>
        <w:rPr>
          <w:rStyle w:val="Hyperlink1"/>
        </w:rPr>
        <w:t>if they obtained a low reward during the guided trials (</w:t>
      </w:r>
      <w:proofErr w:type="gramStart"/>
      <w:r>
        <w:rPr>
          <w:rStyle w:val="Hyperlink1"/>
        </w:rPr>
        <w:t>e.g.</w:t>
      </w:r>
      <w:proofErr w:type="gramEnd"/>
      <w:r>
        <w:rPr>
          <w:rStyle w:val="Hyperlink1"/>
        </w:rPr>
        <w:t xml:space="preserve"> 0 drops, mean = 95.4% Fig </w:t>
      </w:r>
      <w:ins w:id="373" w:author="Yi Wei" w:date="2021-07-11T03:22:00Z">
        <w:r w:rsidR="00DF6CF8">
          <w:rPr>
            <w:rStyle w:val="Hyperlink1"/>
          </w:rPr>
          <w:t>3</w:t>
        </w:r>
      </w:ins>
      <w:del w:id="374" w:author="Yi Wei" w:date="2021-07-11T03:22:00Z">
        <w:r w:rsidDel="00DF6CF8">
          <w:rPr>
            <w:rStyle w:val="Hyperlink1"/>
          </w:rPr>
          <w:delText>4</w:delText>
        </w:r>
      </w:del>
      <w:r>
        <w:rPr>
          <w:rStyle w:val="Hyperlink1"/>
        </w:rPr>
        <w:t xml:space="preserve">A), and were very unlikely to switch if they obtained a large reward (e.g. 5 drops Fig </w:t>
      </w:r>
      <w:ins w:id="375" w:author="Yi Wei" w:date="2021-07-11T03:22:00Z">
        <w:r w:rsidR="00DF6CF8">
          <w:rPr>
            <w:rStyle w:val="Hyperlink1"/>
          </w:rPr>
          <w:t>3</w:t>
        </w:r>
      </w:ins>
      <w:del w:id="376" w:author="Yi Wei" w:date="2021-07-11T03:22:00Z">
        <w:r w:rsidDel="00DF6CF8">
          <w:rPr>
            <w:rStyle w:val="Hyperlink1"/>
          </w:rPr>
          <w:delText>4</w:delText>
        </w:r>
      </w:del>
      <w:r>
        <w:rPr>
          <w:rStyle w:val="Hyperlink1"/>
        </w:rPr>
        <w:t>A).</w:t>
      </w:r>
      <w:ins w:id="377" w:author="Yi Wei" w:date="2021-07-11T03:22:00Z">
        <w:r w:rsidR="00DF6CF8">
          <w:rPr>
            <w:rStyle w:val="Hyperlink1"/>
          </w:rPr>
          <w:t xml:space="preserve"> When rats </w:t>
        </w:r>
      </w:ins>
      <w:ins w:id="378" w:author="Yi Wei" w:date="2021-07-11T03:23:00Z">
        <w:r w:rsidR="00DF6CF8">
          <w:rPr>
            <w:rStyle w:val="Hyperlink1"/>
          </w:rPr>
          <w:t xml:space="preserve">are guided to the option with </w:t>
        </w:r>
        <w:proofErr w:type="gramStart"/>
        <w:r w:rsidR="00DF6CF8">
          <w:rPr>
            <w:rStyle w:val="Hyperlink1"/>
          </w:rPr>
          <w:t>a</w:t>
        </w:r>
        <w:proofErr w:type="gramEnd"/>
        <w:r w:rsidR="00DF6CF8">
          <w:rPr>
            <w:rStyle w:val="Hyperlink1"/>
          </w:rPr>
          <w:t xml:space="preserve"> objective lower reward, rats switch their choices at more than </w:t>
        </w:r>
      </w:ins>
      <w:ins w:id="379" w:author="Yi Wei" w:date="2021-07-11T03:24:00Z">
        <w:r w:rsidR="00DF6CF8">
          <w:rPr>
            <w:rStyle w:val="Hyperlink1"/>
          </w:rPr>
          <w:t>6</w:t>
        </w:r>
      </w:ins>
      <w:ins w:id="380" w:author="Yi Wei" w:date="2021-07-11T03:23:00Z">
        <w:r w:rsidR="00DF6CF8">
          <w:rPr>
            <w:rStyle w:val="Hyperlink1"/>
          </w:rPr>
          <w:t xml:space="preserve">0% in the first free </w:t>
        </w:r>
      </w:ins>
      <w:ins w:id="381" w:author="Yi Wei" w:date="2021-07-11T03:24:00Z">
        <w:r w:rsidR="00DF6CF8">
          <w:rPr>
            <w:rStyle w:val="Hyperlink1"/>
          </w:rPr>
          <w:t xml:space="preserve">choice (Figure 4, RD), whereas if they are guided to options with objective higher rewards, they only switch around 40% in the first free choice. </w:t>
        </w:r>
      </w:ins>
      <w:ins w:id="382" w:author="Yi Wei" w:date="2021-07-11T03:25:00Z">
        <w:r w:rsidR="00DF6CF8">
          <w:rPr>
            <w:rStyle w:val="Hyperlink1"/>
          </w:rPr>
          <w:t xml:space="preserve">Humans switch 80% on a suboptimal guided reward, and </w:t>
        </w:r>
      </w:ins>
      <w:ins w:id="383" w:author="Yi Wei" w:date="2021-07-11T03:26:00Z">
        <w:r w:rsidR="00DF6CF8">
          <w:rPr>
            <w:rStyle w:val="Hyperlink1"/>
          </w:rPr>
          <w:t xml:space="preserve">~50% on the optimal guided </w:t>
        </w:r>
        <w:commentRangeStart w:id="384"/>
        <w:r w:rsidR="00DF6CF8">
          <w:rPr>
            <w:rStyle w:val="Hyperlink1"/>
          </w:rPr>
          <w:t>reward</w:t>
        </w:r>
      </w:ins>
      <w:commentRangeEnd w:id="384"/>
      <w:ins w:id="385" w:author="Yi Wei" w:date="2021-07-11T03:27:00Z">
        <w:r w:rsidR="00DF6CF8">
          <w:rPr>
            <w:rStyle w:val="CommentReference"/>
            <w:rFonts w:ascii="Times New Roman" w:hAnsi="Times New Roman" w:cs="Times New Roman"/>
            <w:color w:val="auto"/>
            <w14:textOutline w14:w="0" w14:cap="rnd" w14:cmpd="sng" w14:algn="ctr">
              <w14:noFill/>
              <w14:prstDash w14:val="solid"/>
              <w14:bevel/>
            </w14:textOutline>
          </w:rPr>
          <w:commentReference w:id="384"/>
        </w:r>
      </w:ins>
      <w:ins w:id="386" w:author="Yi Wei" w:date="2021-07-11T03:26:00Z">
        <w:r w:rsidR="00DF6CF8">
          <w:rPr>
            <w:rStyle w:val="Hyperlink1"/>
          </w:rPr>
          <w:t xml:space="preserve">. </w:t>
        </w:r>
      </w:ins>
      <w:ins w:id="387" w:author="Yi Wei" w:date="2021-07-11T03:28:00Z">
        <w:r w:rsidR="00BC3BEC">
          <w:rPr>
            <w:rStyle w:val="Hyperlink1"/>
          </w:rPr>
          <w:t xml:space="preserve">Interestingly, when guided to a bad option at first, both rats and humans show a better </w:t>
        </w:r>
      </w:ins>
      <w:ins w:id="388" w:author="Yi Wei" w:date="2021-07-11T03:29:00Z">
        <w:r w:rsidR="00BC3BEC">
          <w:rPr>
            <w:rStyle w:val="Hyperlink1"/>
          </w:rPr>
          <w:t xml:space="preserve">accuracy in later trials compared to </w:t>
        </w:r>
        <w:r w:rsidR="00BC3BEC">
          <w:rPr>
            <w:rStyle w:val="Hyperlink1"/>
          </w:rPr>
          <w:lastRenderedPageBreak/>
          <w:t>when guided to a good option (Figure 4 LU, LD).</w:t>
        </w:r>
        <w:r w:rsidR="005829D1">
          <w:rPr>
            <w:rStyle w:val="Hyperlink1"/>
          </w:rPr>
          <w:t xml:space="preserve"> </w:t>
        </w:r>
        <w:r w:rsidR="006808DD">
          <w:rPr>
            <w:rStyle w:val="Hyperlink1"/>
          </w:rPr>
          <w:t>For humans, when they are guided to a good choice and switching on the 1</w:t>
        </w:r>
        <w:r w:rsidR="006808DD" w:rsidRPr="006808DD">
          <w:rPr>
            <w:rStyle w:val="Hyperlink1"/>
            <w:vertAlign w:val="superscript"/>
            <w:rPrChange w:id="389" w:author="Yi Wei" w:date="2021-07-11T03:29:00Z">
              <w:rPr>
                <w:rStyle w:val="Hyperlink1"/>
              </w:rPr>
            </w:rPrChange>
          </w:rPr>
          <w:t>st</w:t>
        </w:r>
        <w:r w:rsidR="006808DD">
          <w:rPr>
            <w:rStyle w:val="Hyperlink1"/>
          </w:rPr>
          <w:t xml:space="preserve"> free </w:t>
        </w:r>
      </w:ins>
      <w:ins w:id="390" w:author="Yi Wei" w:date="2021-07-11T03:30:00Z">
        <w:r w:rsidR="006808DD">
          <w:rPr>
            <w:rStyle w:val="Hyperlink1"/>
          </w:rPr>
          <w:t>choice to find out that the alternative is worse, they immediately switch back on the 2</w:t>
        </w:r>
        <w:r w:rsidR="006808DD" w:rsidRPr="006808DD">
          <w:rPr>
            <w:rStyle w:val="Hyperlink1"/>
            <w:vertAlign w:val="superscript"/>
            <w:rPrChange w:id="391" w:author="Yi Wei" w:date="2021-07-11T03:30:00Z">
              <w:rPr>
                <w:rStyle w:val="Hyperlink1"/>
              </w:rPr>
            </w:rPrChange>
          </w:rPr>
          <w:t>nd</w:t>
        </w:r>
        <w:r w:rsidR="006808DD">
          <w:rPr>
            <w:rStyle w:val="Hyperlink1"/>
          </w:rPr>
          <w:t xml:space="preserve"> choice (Figure 4 RU), we do not see this in rats.</w:t>
        </w:r>
      </w:ins>
      <w:ins w:id="392" w:author="Yi Wei" w:date="2021-07-11T03:33:00Z">
        <w:r w:rsidR="00FD6DAD">
          <w:rPr>
            <w:rStyle w:val="Hyperlink1"/>
          </w:rPr>
          <w:t xml:space="preserve"> </w:t>
        </w:r>
        <w:r w:rsidR="00FD6DAD">
          <w:rPr>
            <w:rStyle w:val="Hyperlink1"/>
            <w:rFonts w:hint="eastAsia"/>
            <w:lang w:eastAsia="zh-TW"/>
          </w:rPr>
          <w:t>Unlike</w:t>
        </w:r>
        <w:r w:rsidR="00FD6DAD">
          <w:rPr>
            <w:rStyle w:val="Hyperlink1"/>
            <w:lang w:eastAsia="zh-TW"/>
          </w:rPr>
          <w:t xml:space="preserve"> probabilistic tasks, we showed that rats can use prior information to explore in a win-stay lose-shift fashion. Both “stay</w:t>
        </w:r>
        <w:proofErr w:type="gramStart"/>
        <w:r w:rsidR="00FD6DAD">
          <w:rPr>
            <w:rStyle w:val="Hyperlink1"/>
            <w:lang w:eastAsia="zh-TW"/>
          </w:rPr>
          <w:t>”</w:t>
        </w:r>
        <w:proofErr w:type="gramEnd"/>
        <w:r w:rsidR="00FD6DAD">
          <w:rPr>
            <w:rStyle w:val="Hyperlink1"/>
            <w:lang w:eastAsia="zh-TW"/>
          </w:rPr>
          <w:t xml:space="preserve"> and “shift” </w:t>
        </w:r>
      </w:ins>
      <w:ins w:id="393" w:author="Yi Wei" w:date="2021-07-11T03:34:00Z">
        <w:r w:rsidR="00FD6DAD">
          <w:rPr>
            <w:rStyle w:val="Hyperlink1"/>
            <w:lang w:eastAsia="zh-TW"/>
          </w:rPr>
          <w:t>are outcomes of a comparison between the current reward and a prior threshold, and are not directly associated with a gain of reward vs an absence of reward, as in t</w:t>
        </w:r>
      </w:ins>
      <w:ins w:id="394" w:author="Yi Wei" w:date="2021-07-11T03:35:00Z">
        <w:r w:rsidR="00FD6DAD">
          <w:rPr>
            <w:rStyle w:val="Hyperlink1"/>
            <w:lang w:eastAsia="zh-TW"/>
          </w:rPr>
          <w:t xml:space="preserve">he probabilistic exploration tasks. </w:t>
        </w:r>
      </w:ins>
      <w:del w:id="395" w:author="Yi Wei" w:date="2021-07-11T03:24:00Z">
        <w:r w:rsidDel="00DF6CF8">
          <w:rPr>
            <w:rStyle w:val="Hyperlink1"/>
          </w:rPr>
          <w:delText xml:space="preserve"> </w:delText>
        </w:r>
      </w:del>
    </w:p>
    <w:p w14:paraId="1385CDAF" w14:textId="0F3065C1" w:rsidR="00FF2A29" w:rsidRDefault="00FF2A29">
      <w:pPr>
        <w:pStyle w:val="Body"/>
        <w:spacing w:before="100" w:after="100"/>
        <w:rPr>
          <w:ins w:id="396" w:author="Yi Wei" w:date="2021-07-11T03:35:00Z"/>
          <w:rStyle w:val="Hyperlink1"/>
          <w:lang w:eastAsia="zh-TW"/>
        </w:rPr>
      </w:pPr>
    </w:p>
    <w:p w14:paraId="43AEC958" w14:textId="12808310" w:rsidR="001A6A7A" w:rsidRPr="00722473" w:rsidRDefault="0044136F" w:rsidP="001A6A7A">
      <w:pPr>
        <w:pStyle w:val="Body"/>
        <w:rPr>
          <w:ins w:id="397" w:author="Yi Wei" w:date="2021-07-11T03:35:00Z"/>
          <w:b/>
          <w:bCs/>
          <w:u w:val="single"/>
        </w:rPr>
      </w:pPr>
      <w:ins w:id="398" w:author="Yi Wei" w:date="2021-07-11T03:35:00Z">
        <w:r>
          <w:rPr>
            <w:b/>
            <w:bCs/>
            <w:u w:val="single"/>
          </w:rPr>
          <w:t>Humans explore more in longer horizon</w:t>
        </w:r>
      </w:ins>
      <w:ins w:id="399" w:author="Yi Wei" w:date="2021-07-11T03:36:00Z">
        <w:r>
          <w:rPr>
            <w:b/>
            <w:bCs/>
            <w:u w:val="single"/>
          </w:rPr>
          <w:t>s, whereas rats explore less (if not the same) in longer horizons.</w:t>
        </w:r>
        <w:r w:rsidR="00F94182">
          <w:rPr>
            <w:b/>
            <w:bCs/>
            <w:u w:val="single"/>
          </w:rPr>
          <w:t xml:space="preserve"> Humans </w:t>
        </w:r>
      </w:ins>
      <w:ins w:id="400" w:author="Yi Wei" w:date="2021-07-11T03:37:00Z">
        <w:r w:rsidR="00F94182">
          <w:rPr>
            <w:b/>
            <w:bCs/>
            <w:u w:val="single"/>
          </w:rPr>
          <w:t xml:space="preserve">behave more unpredictably in longer horizons (except for horizon 1), </w:t>
        </w:r>
        <w:commentRangeStart w:id="401"/>
        <w:r w:rsidR="00F94182">
          <w:rPr>
            <w:b/>
            <w:bCs/>
            <w:u w:val="single"/>
          </w:rPr>
          <w:t xml:space="preserve">while </w:t>
        </w:r>
      </w:ins>
      <w:ins w:id="402" w:author="Yi Wei" w:date="2021-07-11T03:38:00Z">
        <w:r w:rsidR="0069462C">
          <w:rPr>
            <w:b/>
            <w:bCs/>
            <w:u w:val="single"/>
          </w:rPr>
          <w:t>the same phenomenon is not clear in rats.</w:t>
        </w:r>
        <w:commentRangeEnd w:id="401"/>
        <w:r w:rsidR="0025334A">
          <w:rPr>
            <w:rStyle w:val="CommentReference"/>
            <w:rFonts w:ascii="Times New Roman" w:hAnsi="Times New Roman" w:cs="Times New Roman"/>
            <w:color w:val="auto"/>
            <w14:textOutline w14:w="0" w14:cap="rnd" w14:cmpd="sng" w14:algn="ctr">
              <w14:noFill/>
              <w14:prstDash w14:val="solid"/>
              <w14:bevel/>
            </w14:textOutline>
          </w:rPr>
          <w:commentReference w:id="401"/>
        </w:r>
      </w:ins>
    </w:p>
    <w:p w14:paraId="3CFD1BE1" w14:textId="77777777" w:rsidR="00585144" w:rsidRDefault="00585144" w:rsidP="007614BF">
      <w:pPr>
        <w:pStyle w:val="Body"/>
        <w:rPr>
          <w:ins w:id="403" w:author="Yi Wei" w:date="2021-07-11T05:39:00Z"/>
        </w:rPr>
      </w:pPr>
    </w:p>
    <w:p w14:paraId="1459BE58" w14:textId="41251EB5" w:rsidR="00F368B0" w:rsidRDefault="00585144" w:rsidP="00F368B0">
      <w:pPr>
        <w:pStyle w:val="Body"/>
        <w:rPr>
          <w:ins w:id="404" w:author="Yi Wei" w:date="2021-07-11T05:50:00Z"/>
        </w:rPr>
      </w:pPr>
      <w:ins w:id="405" w:author="Yi Wei" w:date="2021-07-11T05:40:00Z">
        <w:r>
          <w:t xml:space="preserve">In line with previous </w:t>
        </w:r>
        <w:proofErr w:type="gramStart"/>
        <w:r>
          <w:t>researches</w:t>
        </w:r>
        <w:proofErr w:type="gramEnd"/>
        <w:r>
          <w:t xml:space="preserve">, </w:t>
        </w:r>
      </w:ins>
      <w:ins w:id="406" w:author="Yi Wei" w:date="2021-07-11T05:39:00Z">
        <w:r>
          <w:rPr>
            <w:rStyle w:val="Hyperlink1"/>
          </w:rPr>
          <w:t>humans switch more</w:t>
        </w:r>
      </w:ins>
      <w:ins w:id="407" w:author="Yi Wei" w:date="2021-07-11T05:40:00Z">
        <w:r>
          <w:rPr>
            <w:rStyle w:val="Hyperlink1"/>
          </w:rPr>
          <w:t xml:space="preserve"> in longer horizons (Figure 3 RU)</w:t>
        </w:r>
      </w:ins>
      <w:ins w:id="408" w:author="Yi Wei" w:date="2021-07-11T05:39:00Z">
        <w:r>
          <w:rPr>
            <w:rStyle w:val="Hyperlink1"/>
          </w:rPr>
          <w:t xml:space="preserve">, </w:t>
        </w:r>
      </w:ins>
      <w:ins w:id="409" w:author="Yi Wei" w:date="2021-07-11T05:40:00Z">
        <w:r>
          <w:rPr>
            <w:rStyle w:val="Hyperlink1"/>
          </w:rPr>
          <w:t>however</w:t>
        </w:r>
      </w:ins>
      <w:ins w:id="410" w:author="Yi Wei" w:date="2021-07-11T05:39:00Z">
        <w:r>
          <w:rPr>
            <w:rStyle w:val="Hyperlink1"/>
          </w:rPr>
          <w:t xml:space="preserve"> for rats, the long horizon conditions seemed to yield slightly lower probability of switching than in the short horizon condition</w:t>
        </w:r>
      </w:ins>
      <w:ins w:id="411" w:author="Yi Wei" w:date="2021-07-11T05:40:00Z">
        <w:r>
          <w:rPr>
            <w:rStyle w:val="Hyperlink1"/>
          </w:rPr>
          <w:t xml:space="preserve"> (Figure 3 RD)</w:t>
        </w:r>
      </w:ins>
      <w:ins w:id="412" w:author="Yi Wei" w:date="2021-07-11T05:39:00Z">
        <w:r>
          <w:rPr>
            <w:rStyle w:val="Hyperlink1"/>
          </w:rPr>
          <w:t xml:space="preserve">. This becomes clearer if the rat was only guided 1 instead of 3 times </w:t>
        </w:r>
      </w:ins>
      <w:ins w:id="413" w:author="Yi Wei" w:date="2021-07-11T05:41:00Z">
        <w:r>
          <w:rPr>
            <w:rStyle w:val="Hyperlink1"/>
          </w:rPr>
          <w:t xml:space="preserve">or if both horizon conditions occur during the same session </w:t>
        </w:r>
      </w:ins>
      <w:ins w:id="414" w:author="Yi Wei" w:date="2021-07-11T05:39:00Z">
        <w:r>
          <w:rPr>
            <w:rStyle w:val="Hyperlink1"/>
          </w:rPr>
          <w:t xml:space="preserve">(Figure </w:t>
        </w:r>
      </w:ins>
      <w:ins w:id="415" w:author="Yi Wei" w:date="2021-07-11T05:41:00Z">
        <w:r>
          <w:rPr>
            <w:rStyle w:val="Hyperlink1"/>
          </w:rPr>
          <w:t>7 and 10</w:t>
        </w:r>
      </w:ins>
      <w:ins w:id="416" w:author="Yi Wei" w:date="2021-07-11T05:39:00Z">
        <w:r>
          <w:rPr>
            <w:rStyle w:val="Hyperlink1"/>
          </w:rPr>
          <w:t xml:space="preserve">). </w:t>
        </w:r>
      </w:ins>
      <w:ins w:id="417" w:author="Yi Wei" w:date="2021-07-11T05:42:00Z">
        <w:r w:rsidR="00F368B0">
          <w:rPr>
            <w:rStyle w:val="Hyperlink1"/>
          </w:rPr>
          <w:t xml:space="preserve">This can be confirmed via modeling. </w:t>
        </w:r>
        <w:r w:rsidR="00F368B0">
          <w:t xml:space="preserve">Posterior distributions over the exploitation threshold </w:t>
        </w:r>
      </w:ins>
      <m:oMath>
        <m:r>
          <w:ins w:id="418" w:author="Yi Wei" w:date="2021-07-11T05:42:00Z">
            <w:rPr>
              <w:rFonts w:ascii="Cambria Math" w:hAnsi="Cambria Math"/>
            </w:rPr>
            <m:t>θ</m:t>
          </w:ins>
        </m:r>
      </m:oMath>
      <w:ins w:id="419" w:author="Yi Wei" w:date="2021-07-11T05:42:00Z">
        <w:r w:rsidR="00F368B0">
          <w:t xml:space="preserve"> and decision noise </w:t>
        </w:r>
      </w:ins>
      <m:oMath>
        <m:r>
          <w:ins w:id="420" w:author="Yi Wei" w:date="2021-07-11T05:42:00Z">
            <w:rPr>
              <w:rFonts w:ascii="Cambria Math" w:hAnsi="Cambria Math"/>
            </w:rPr>
            <m:t>σ</m:t>
          </w:ins>
        </m:r>
      </m:oMath>
      <w:ins w:id="421" w:author="Yi Wei" w:date="2021-07-11T05:42:00Z">
        <w:r w:rsidR="00F368B0">
          <w:t xml:space="preserve"> for both humans and rats are shown in Figure 5. For humans, we observed an increase of threshold as horizon increases, this is in line with previous findings in the human horizon task that exploration increases as a function of horizon (Wilson, 2014). In other words, in longer horizons, humans explore more in their first free choices. However, in rats we observe the opposite (</w:t>
        </w:r>
      </w:ins>
      <w:ins w:id="422" w:author="Yi Wei" w:date="2021-07-11T05:43:00Z">
        <w:r w:rsidR="00A04F6A">
          <w:t>model-based</w:t>
        </w:r>
      </w:ins>
      <w:ins w:id="423" w:author="Yi Wei" w:date="2021-07-11T05:42:00Z">
        <w:r w:rsidR="00F368B0">
          <w:t xml:space="preserve"> difference</w:t>
        </w:r>
      </w:ins>
      <w:ins w:id="424" w:author="Yi Wei" w:date="2021-07-11T05:43:00Z">
        <w:r w:rsidR="00A04F6A">
          <w:t>s</w:t>
        </w:r>
      </w:ins>
      <w:ins w:id="425" w:author="Yi Wei" w:date="2021-07-11T05:42:00Z">
        <w:r w:rsidR="00F368B0">
          <w:t xml:space="preserve"> of H = 1 and H = 6 will be more obvious in other variants of the rat task, see Figure 7 and 1</w:t>
        </w:r>
      </w:ins>
      <w:ins w:id="426" w:author="Yi Wei" w:date="2021-07-11T05:43:00Z">
        <w:r w:rsidR="00F368B0">
          <w:t>1</w:t>
        </w:r>
      </w:ins>
      <w:ins w:id="427" w:author="Yi Wei" w:date="2021-07-11T05:42:00Z">
        <w:r w:rsidR="00F368B0">
          <w:t xml:space="preserve">). Rats decrease their thresholds as horizon increases, thus, they explore less in their first free choice when the horizon is longer. </w:t>
        </w:r>
      </w:ins>
    </w:p>
    <w:p w14:paraId="541DDC18" w14:textId="77777777" w:rsidR="00FF27C3" w:rsidRDefault="00FF27C3" w:rsidP="00FF27C3">
      <w:pPr>
        <w:pStyle w:val="Body"/>
        <w:rPr>
          <w:ins w:id="428" w:author="Yi Wei" w:date="2021-07-11T05:50:00Z"/>
          <w:rStyle w:val="Hyperlink1"/>
        </w:rPr>
      </w:pPr>
    </w:p>
    <w:p w14:paraId="4817CCF0" w14:textId="04885CA6" w:rsidR="00FF27C3" w:rsidRDefault="00FF27C3" w:rsidP="00F368B0">
      <w:pPr>
        <w:pStyle w:val="Body"/>
        <w:rPr>
          <w:ins w:id="429" w:author="Yi Wei" w:date="2021-07-11T05:47:00Z"/>
        </w:rPr>
      </w:pPr>
      <w:ins w:id="430" w:author="Yi Wei" w:date="2021-07-11T05:50:00Z">
        <w:r>
          <w:t xml:space="preserve">This opposite dependence of directed exploration on horizon in rats can arise from several factors. First, the utility of 1 to 5 drops is different for </w:t>
        </w:r>
        <w:proofErr w:type="gramStart"/>
        <w:r>
          <w:t>humans</w:t>
        </w:r>
        <w:proofErr w:type="gramEnd"/>
        <w:r>
          <w:t xml:space="preserve"> vs rats. For humans, they get points, whereas rats are getting real sugar water proportional to the number of drops. </w:t>
        </w:r>
        <w:r>
          <w:rPr>
            <w:rStyle w:val="Hyperlink1"/>
          </w:rPr>
          <w:t xml:space="preserve"> </w:t>
        </w:r>
      </w:ins>
      <w:ins w:id="431" w:author="Yi Wei" w:date="2021-07-11T05:51:00Z">
        <w:r>
          <w:rPr>
            <w:rStyle w:val="Hyperlink1"/>
          </w:rPr>
          <w:t>As a result</w:t>
        </w:r>
      </w:ins>
      <w:ins w:id="432" w:author="Yi Wei" w:date="2021-07-11T05:50:00Z">
        <w:r>
          <w:rPr>
            <w:rStyle w:val="Hyperlink1"/>
          </w:rPr>
          <w:t>, human subjects were at ceiling for 1 and 2 points indicating that both reward sizes were equally salient (Figure 3, RU)</w:t>
        </w:r>
      </w:ins>
      <w:ins w:id="433" w:author="Yi Wei" w:date="2021-07-11T05:51:00Z">
        <w:r>
          <w:rPr>
            <w:rStyle w:val="Hyperlink1"/>
          </w:rPr>
          <w:t>, whereas 4 and 5 drops are similar to rats likely due to perceptual senses (Figure 3 RD)</w:t>
        </w:r>
      </w:ins>
      <w:ins w:id="434" w:author="Yi Wei" w:date="2021-07-11T05:50:00Z">
        <w:r>
          <w:rPr>
            <w:rStyle w:val="Hyperlink1"/>
          </w:rPr>
          <w:t>.</w:t>
        </w:r>
      </w:ins>
      <w:ins w:id="435" w:author="Yi Wei" w:date="2021-07-11T05:52:00Z">
        <w:r w:rsidR="00CE4AC7">
          <w:rPr>
            <w:rStyle w:val="Hyperlink1"/>
          </w:rPr>
          <w:t xml:space="preserve"> Second, the efforts humans spend in making the decision is </w:t>
        </w:r>
      </w:ins>
      <w:ins w:id="436" w:author="Yi Wei" w:date="2021-07-11T05:57:00Z">
        <w:r w:rsidR="00CE4AC7" w:rsidRPr="00CE4AC7">
          <w:rPr>
            <w:rStyle w:val="Hyperlink1"/>
          </w:rPr>
          <w:t>negligible</w:t>
        </w:r>
      </w:ins>
      <w:ins w:id="437" w:author="Yi Wei" w:date="2021-07-11T05:55:00Z">
        <w:r w:rsidR="00CE4AC7">
          <w:rPr>
            <w:rStyle w:val="Hyperlink1"/>
          </w:rPr>
          <w:t xml:space="preserve">, as a result, they over-explore </w:t>
        </w:r>
      </w:ins>
      <w:ins w:id="438" w:author="Yi Wei" w:date="2021-07-11T05:57:00Z">
        <w:r w:rsidR="00CE4AC7">
          <w:rPr>
            <w:rStyle w:val="Hyperlink1"/>
          </w:rPr>
          <w:t xml:space="preserve">to </w:t>
        </w:r>
      </w:ins>
      <w:ins w:id="439" w:author="Yi Wei" w:date="2021-07-11T05:58:00Z">
        <w:r w:rsidR="00CE4AC7">
          <w:rPr>
            <w:rStyle w:val="Hyperlink1"/>
          </w:rPr>
          <w:t xml:space="preserve">find out the best possible action, whereas in rats, they have to physically travel the maze to get water, they under-explore to secure a </w:t>
        </w:r>
      </w:ins>
      <w:ins w:id="440" w:author="Yi Wei" w:date="2021-07-11T05:59:00Z">
        <w:r w:rsidR="00CE4AC7">
          <w:rPr>
            <w:rStyle w:val="Hyperlink1"/>
          </w:rPr>
          <w:t>satisfiable</w:t>
        </w:r>
      </w:ins>
      <w:ins w:id="441" w:author="Yi Wei" w:date="2021-07-11T05:58:00Z">
        <w:r w:rsidR="00CE4AC7">
          <w:rPr>
            <w:rStyle w:val="Hyperlink1"/>
          </w:rPr>
          <w:t xml:space="preserve"> amount of re</w:t>
        </w:r>
      </w:ins>
      <w:ins w:id="442" w:author="Yi Wei" w:date="2021-07-11T05:59:00Z">
        <w:r w:rsidR="00CE4AC7">
          <w:rPr>
            <w:rStyle w:val="Hyperlink1"/>
          </w:rPr>
          <w:t>turn for each visit.</w:t>
        </w:r>
      </w:ins>
    </w:p>
    <w:p w14:paraId="6C6EBB96" w14:textId="6F1F4CEB" w:rsidR="007F4FB1" w:rsidRDefault="007F4FB1" w:rsidP="00F368B0">
      <w:pPr>
        <w:pStyle w:val="Body"/>
        <w:rPr>
          <w:ins w:id="443" w:author="Yi Wei" w:date="2021-07-11T05:47:00Z"/>
        </w:rPr>
      </w:pPr>
    </w:p>
    <w:p w14:paraId="72655CE0" w14:textId="77777777" w:rsidR="00A74425" w:rsidRDefault="0060013A" w:rsidP="00F368B0">
      <w:pPr>
        <w:pStyle w:val="Body"/>
        <w:rPr>
          <w:ins w:id="444" w:author="Yi Wei" w:date="2021-07-11T06:13:00Z"/>
        </w:rPr>
      </w:pPr>
      <w:ins w:id="445" w:author="Yi Wei" w:date="2021-07-11T05:47:00Z">
        <w:r>
          <w:t xml:space="preserve">While </w:t>
        </w:r>
      </w:ins>
      <m:oMath>
        <m:r>
          <w:ins w:id="446" w:author="Yi Wei" w:date="2021-07-11T05:47:00Z">
            <w:rPr>
              <w:rFonts w:ascii="Cambria Math" w:hAnsi="Cambria Math"/>
            </w:rPr>
            <m:t>θ</m:t>
          </w:ins>
        </m:r>
      </m:oMath>
      <w:ins w:id="447" w:author="Yi Wei" w:date="2021-07-11T05:47:00Z">
        <w:r>
          <w:t xml:space="preserve"> is theoretic</w:t>
        </w:r>
      </w:ins>
      <w:ins w:id="448" w:author="Yi Wei" w:date="2021-07-11T05:49:00Z">
        <w:r>
          <w:t>a</w:t>
        </w:r>
      </w:ins>
      <w:ins w:id="449" w:author="Yi Wei" w:date="2021-07-11T05:47:00Z">
        <w:r>
          <w:t>lly tied to directed exploration, random exploration is re</w:t>
        </w:r>
      </w:ins>
      <w:ins w:id="450" w:author="Yi Wei" w:date="2021-07-11T05:48:00Z">
        <w:r>
          <w:t xml:space="preserve">flexed in </w:t>
        </w:r>
      </w:ins>
      <m:oMath>
        <m:r>
          <w:ins w:id="451" w:author="Yi Wei" w:date="2021-07-11T05:48:00Z">
            <w:rPr>
              <w:rFonts w:ascii="Cambria Math" w:hAnsi="Cambria Math"/>
            </w:rPr>
            <m:t>σ</m:t>
          </w:ins>
        </m:r>
      </m:oMath>
      <w:ins w:id="452" w:author="Yi Wei" w:date="2021-07-11T05:48:00Z">
        <w:r>
          <w:t>.  For humans, except for H = 1, as reported in Wil</w:t>
        </w:r>
      </w:ins>
      <w:ins w:id="453" w:author="Yi Wei" w:date="2021-07-11T05:49:00Z">
        <w:r>
          <w:t>son et al 2014,</w:t>
        </w:r>
      </w:ins>
      <w:ins w:id="454" w:author="Yi Wei" w:date="2021-07-11T05:48:00Z">
        <w:r>
          <w:t xml:space="preserve"> decision noise increases as a function of horizon. </w:t>
        </w:r>
      </w:ins>
      <w:ins w:id="455" w:author="Yi Wei" w:date="2021-07-11T05:49:00Z">
        <w:r>
          <w:t xml:space="preserve">For the shortest horizon however, decision noise is actually higher than the intermediate </w:t>
        </w:r>
        <w:commentRangeStart w:id="456"/>
        <w:r>
          <w:t>horizons</w:t>
        </w:r>
      </w:ins>
      <w:commentRangeEnd w:id="456"/>
      <w:ins w:id="457" w:author="Yi Wei" w:date="2021-07-11T06:05:00Z">
        <w:r w:rsidR="00B443B0">
          <w:rPr>
            <w:rStyle w:val="CommentReference"/>
            <w:rFonts w:ascii="Times New Roman" w:hAnsi="Times New Roman" w:cs="Times New Roman"/>
            <w:color w:val="auto"/>
            <w14:textOutline w14:w="0" w14:cap="rnd" w14:cmpd="sng" w14:algn="ctr">
              <w14:noFill/>
              <w14:prstDash w14:val="solid"/>
              <w14:bevel/>
            </w14:textOutline>
          </w:rPr>
          <w:commentReference w:id="456"/>
        </w:r>
      </w:ins>
      <w:ins w:id="458" w:author="Yi Wei" w:date="2021-07-11T05:49:00Z">
        <w:r>
          <w:t xml:space="preserve">. </w:t>
        </w:r>
      </w:ins>
      <w:ins w:id="459" w:author="Yi Wei" w:date="2021-07-11T05:50:00Z">
        <w:r w:rsidR="00FF27C3">
          <w:t>For rats the change of decision noise with horizon is even more complicated</w:t>
        </w:r>
      </w:ins>
      <w:ins w:id="460" w:author="Yi Wei" w:date="2021-07-11T06:08:00Z">
        <w:r w:rsidR="007E10EC">
          <w:t xml:space="preserve">, mostly due to the training effects. Because rats performed the different horizon conditions in chunks of consecutive days, </w:t>
        </w:r>
      </w:ins>
      <w:ins w:id="461" w:author="Yi Wei" w:date="2021-07-11T06:11:00Z">
        <w:r w:rsidR="008A15C7">
          <w:t xml:space="preserve">the amount of training a particular rat is exposed to before each condition will influence decision noise </w:t>
        </w:r>
        <w:r w:rsidR="008A15C7">
          <w:lastRenderedPageBreak/>
          <w:t xml:space="preserve">as </w:t>
        </w:r>
      </w:ins>
      <w:ins w:id="462" w:author="Yi Wei" w:date="2021-07-11T06:12:00Z">
        <w:r w:rsidR="008A15C7">
          <w:t xml:space="preserve">both completely random behavior and noise-driven random exploration </w:t>
        </w:r>
      </w:ins>
      <w:ins w:id="463" w:author="Yi Wei" w:date="2021-07-11T06:13:00Z">
        <w:r w:rsidR="008A15C7">
          <w:t>will show up in this term.</w:t>
        </w:r>
        <w:r w:rsidR="00A74425">
          <w:t xml:space="preserve"> As a result, the within-session version is designed to resolve this concern. </w:t>
        </w:r>
      </w:ins>
    </w:p>
    <w:p w14:paraId="2F628519" w14:textId="77777777" w:rsidR="00A74425" w:rsidRDefault="00A74425" w:rsidP="00F368B0">
      <w:pPr>
        <w:pStyle w:val="Body"/>
        <w:rPr>
          <w:ins w:id="464" w:author="Yi Wei" w:date="2021-07-11T06:13:00Z"/>
        </w:rPr>
      </w:pPr>
    </w:p>
    <w:p w14:paraId="1ED6D513" w14:textId="79BF31DC" w:rsidR="007F4FB1" w:rsidRDefault="00DF0FDE" w:rsidP="00F368B0">
      <w:pPr>
        <w:pStyle w:val="Body"/>
        <w:rPr>
          <w:ins w:id="465" w:author="Yi Wei" w:date="2021-07-11T06:19:00Z"/>
        </w:rPr>
      </w:pPr>
      <w:ins w:id="466" w:author="Yi Wei" w:date="2021-07-11T06:17:00Z">
        <w:r>
          <w:t xml:space="preserve">In the </w:t>
        </w:r>
        <w:r w:rsidR="005A6C9D">
          <w:t>within-session variant of the rat task, within the same session, one home</w:t>
        </w:r>
      </w:ins>
      <w:ins w:id="467" w:author="Yi Wei" w:date="2021-07-11T06:18:00Z">
        <w:r w:rsidR="005A6C9D">
          <w:t xml:space="preserve"> </w:t>
        </w:r>
      </w:ins>
      <w:ins w:id="468" w:author="Yi Wei" w:date="2021-07-11T06:17:00Z">
        <w:r w:rsidR="005A6C9D">
          <w:t>base is always associated with short-horizon games (H = 1) whereas the o</w:t>
        </w:r>
      </w:ins>
      <w:ins w:id="469" w:author="Yi Wei" w:date="2021-07-11T06:18:00Z">
        <w:r w:rsidR="005A6C9D">
          <w:t>ther home base is always associated with long-horizon games (H = 6). In this design, there is no confound of learning</w:t>
        </w:r>
        <w:r w:rsidR="00420205">
          <w:t>/training effect here</w:t>
        </w:r>
        <w:r w:rsidR="005A6C9D">
          <w:t xml:space="preserve">. </w:t>
        </w:r>
        <w:r w:rsidR="00271A42">
          <w:t>The model-</w:t>
        </w:r>
      </w:ins>
      <w:ins w:id="470" w:author="Yi Wei" w:date="2021-07-11T06:19:00Z">
        <w:r w:rsidR="00271A42">
          <w:t xml:space="preserve">based results show that threshold is lower in horizon 6 compared to horizon 1 whereas decision noise is not modulated by horizon (Figure 6). </w:t>
        </w:r>
      </w:ins>
    </w:p>
    <w:p w14:paraId="73997A7C" w14:textId="546A14C7" w:rsidR="00271A42" w:rsidRPr="00DF0FDE" w:rsidRDefault="00271A42" w:rsidP="00F368B0">
      <w:pPr>
        <w:pStyle w:val="Body"/>
        <w:rPr>
          <w:ins w:id="471" w:author="Yi Wei" w:date="2021-07-11T05:42:00Z"/>
          <w:rStyle w:val="Hyperlink1"/>
          <w:lang w:eastAsia="zh-TW"/>
        </w:rPr>
      </w:pPr>
    </w:p>
    <w:p w14:paraId="6E9F2738" w14:textId="7BEA9A80" w:rsidR="00960416" w:rsidRDefault="002449F6" w:rsidP="007614BF">
      <w:pPr>
        <w:pStyle w:val="Body"/>
        <w:rPr>
          <w:ins w:id="472" w:author="Yi Wei" w:date="2021-07-11T06:26:00Z"/>
        </w:rPr>
      </w:pPr>
      <w:ins w:id="473" w:author="Yi Wei" w:date="2021-07-11T06:21:00Z">
        <w:r>
          <w:t>A</w:t>
        </w:r>
      </w:ins>
      <w:ins w:id="474" w:author="Yi Wei" w:date="2021-07-11T06:20:00Z">
        <w:r>
          <w:t>ll horizons are interleaved in the human version</w:t>
        </w:r>
      </w:ins>
      <w:ins w:id="475" w:author="Yi Wei" w:date="2021-07-11T06:21:00Z">
        <w:r>
          <w:t xml:space="preserve">. To make the rat version even closer to the human version, we played a sound before the start of each game and during the guided trials to cue the rat the horizon condition associated with a </w:t>
        </w:r>
      </w:ins>
      <w:ins w:id="476" w:author="Yi Wei" w:date="2021-07-11T06:22:00Z">
        <w:r>
          <w:t xml:space="preserve">home base. By using the sound cue, we no longer have the fixed associated between a particular feeder and a given horizon. Within a session, each home base can be associated with different horizon conditions. </w:t>
        </w:r>
      </w:ins>
      <w:ins w:id="477" w:author="Yi Wei" w:date="2021-07-11T06:23:00Z">
        <w:r w:rsidR="001E59EC">
          <w:t xml:space="preserve">In this version, I also observed that threshold decreases as a function of horizon. </w:t>
        </w:r>
        <w:commentRangeStart w:id="478"/>
        <w:r w:rsidR="001E59EC">
          <w:t xml:space="preserve">Decision noise is also quantitatively smaller. </w:t>
        </w:r>
        <w:commentRangeEnd w:id="478"/>
        <w:r w:rsidR="001E59EC">
          <w:rPr>
            <w:rStyle w:val="CommentReference"/>
            <w:rFonts w:ascii="Times New Roman" w:hAnsi="Times New Roman" w:cs="Times New Roman"/>
            <w:color w:val="auto"/>
            <w14:textOutline w14:w="0" w14:cap="rnd" w14:cmpd="sng" w14:algn="ctr">
              <w14:noFill/>
              <w14:prstDash w14:val="solid"/>
              <w14:bevel/>
            </w14:textOutline>
          </w:rPr>
          <w:commentReference w:id="478"/>
        </w:r>
      </w:ins>
    </w:p>
    <w:p w14:paraId="72361802" w14:textId="2043FA24" w:rsidR="006727C2" w:rsidRDefault="006727C2" w:rsidP="007614BF">
      <w:pPr>
        <w:pStyle w:val="Body"/>
        <w:rPr>
          <w:ins w:id="479" w:author="Yi Wei" w:date="2021-07-11T06:26:00Z"/>
        </w:rPr>
      </w:pPr>
    </w:p>
    <w:p w14:paraId="6AE002D4" w14:textId="1D3859F3" w:rsidR="006727C2" w:rsidRDefault="00AA1BBA" w:rsidP="007614BF">
      <w:pPr>
        <w:pStyle w:val="Body"/>
        <w:rPr>
          <w:ins w:id="480" w:author="Yi Wei" w:date="2021-07-11T06:32:00Z"/>
          <w:b/>
          <w:bCs/>
          <w:u w:val="single"/>
        </w:rPr>
      </w:pPr>
      <w:ins w:id="481" w:author="Yi Wei" w:date="2021-07-11T06:31:00Z">
        <w:r>
          <w:rPr>
            <w:b/>
            <w:bCs/>
            <w:u w:val="single"/>
          </w:rPr>
          <w:t xml:space="preserve">Overall </w:t>
        </w:r>
      </w:ins>
      <w:ins w:id="482" w:author="Yi Wei" w:date="2021-07-11T06:32:00Z">
        <w:r>
          <w:rPr>
            <w:b/>
            <w:bCs/>
            <w:u w:val="single"/>
          </w:rPr>
          <w:t xml:space="preserve">level of uncertainty </w:t>
        </w:r>
        <w:r w:rsidR="00ED310B">
          <w:rPr>
            <w:b/>
            <w:bCs/>
            <w:u w:val="single"/>
          </w:rPr>
          <w:t>boosts</w:t>
        </w:r>
        <w:r>
          <w:rPr>
            <w:b/>
            <w:bCs/>
            <w:u w:val="single"/>
          </w:rPr>
          <w:t xml:space="preserve"> exploration in cases of “win”. </w:t>
        </w:r>
      </w:ins>
    </w:p>
    <w:p w14:paraId="1B4B6E19" w14:textId="77777777" w:rsidR="0080646F" w:rsidRDefault="007111CF" w:rsidP="007614BF">
      <w:pPr>
        <w:pStyle w:val="Body"/>
        <w:rPr>
          <w:ins w:id="483" w:author="Yi Wei" w:date="2021-07-11T06:36:00Z"/>
        </w:rPr>
      </w:pPr>
      <w:ins w:id="484" w:author="Yi Wei" w:date="2021-07-11T06:32:00Z">
        <w:r>
          <w:t xml:space="preserve">It has been proposed that relative uncertainty correlates with directed exploration </w:t>
        </w:r>
      </w:ins>
      <w:ins w:id="485" w:author="Yi Wei" w:date="2021-07-11T06:33:00Z">
        <w:r>
          <w:t>whereas total uncertainty correlates with random exploration (Gershman</w:t>
        </w:r>
        <w:r w:rsidR="00D040EB">
          <w:t xml:space="preserve"> et al</w:t>
        </w:r>
        <w:r>
          <w:t>).</w:t>
        </w:r>
        <w:r w:rsidR="006F6CC9">
          <w:t xml:space="preserve"> </w:t>
        </w:r>
      </w:ins>
      <w:ins w:id="486" w:author="Yi Wei" w:date="2021-07-11T06:34:00Z">
        <w:r w:rsidR="00A574F2">
          <w:t xml:space="preserve">In </w:t>
        </w:r>
      </w:ins>
      <w:ins w:id="487" w:author="Yi Wei" w:date="2021-07-11T06:35:00Z">
        <w:r w:rsidR="00A574F2">
          <w:t xml:space="preserve">order to assess the effect of uncertainty in driving exploration, in one variant of the task, instead of using deterministic rewards, each feeder will give a random reward from 0 </w:t>
        </w:r>
      </w:ins>
      <w:ins w:id="488" w:author="Yi Wei" w:date="2021-07-11T06:36:00Z">
        <w:r w:rsidR="00A574F2">
          <w:t xml:space="preserve">to 5 drops that change independently from trial to trial. </w:t>
        </w:r>
      </w:ins>
    </w:p>
    <w:p w14:paraId="15091E80" w14:textId="77777777" w:rsidR="0080646F" w:rsidRDefault="0080646F" w:rsidP="007614BF">
      <w:pPr>
        <w:pStyle w:val="Body"/>
        <w:rPr>
          <w:ins w:id="489" w:author="Yi Wei" w:date="2021-07-11T06:36:00Z"/>
        </w:rPr>
      </w:pPr>
    </w:p>
    <w:p w14:paraId="68B5ADAD" w14:textId="5FA71A1E" w:rsidR="00C44FF5" w:rsidRDefault="0080646F" w:rsidP="007614BF">
      <w:pPr>
        <w:pStyle w:val="Body"/>
        <w:rPr>
          <w:ins w:id="490" w:author="Yi Wei" w:date="2021-07-11T06:40:00Z"/>
        </w:rPr>
      </w:pPr>
      <w:ins w:id="491" w:author="Yi Wei" w:date="2021-07-11T06:36:00Z">
        <w:r>
          <w:t xml:space="preserve">In this version, since there is no information that can be learned and the rewards are completely random, </w:t>
        </w:r>
      </w:ins>
      <w:ins w:id="492" w:author="Yi Wei" w:date="2021-07-11T06:37:00Z">
        <w:r>
          <w:t xml:space="preserve">rat’s accuracy is only at chance around 50%.  After the guided choices, </w:t>
        </w:r>
        <w:commentRangeStart w:id="493"/>
        <w:r>
          <w:t>they still explore more on the first free choices</w:t>
        </w:r>
      </w:ins>
      <w:commentRangeEnd w:id="493"/>
      <w:ins w:id="494" w:author="Yi Wei" w:date="2021-07-11T07:07:00Z">
        <w:r w:rsidR="0020567A">
          <w:rPr>
            <w:rStyle w:val="CommentReference"/>
            <w:rFonts w:ascii="Times New Roman" w:hAnsi="Times New Roman" w:cs="Times New Roman"/>
            <w:color w:val="auto"/>
            <w14:textOutline w14:w="0" w14:cap="rnd" w14:cmpd="sng" w14:algn="ctr">
              <w14:noFill/>
              <w14:prstDash w14:val="solid"/>
              <w14:bevel/>
            </w14:textOutline>
          </w:rPr>
          <w:commentReference w:id="493"/>
        </w:r>
      </w:ins>
      <w:ins w:id="495" w:author="Yi Wei" w:date="2021-07-11T06:38:00Z">
        <w:r>
          <w:t xml:space="preserve">, this suggests that the novelty of the unknown feeder itself rather than the potential better reward can drive exploration. </w:t>
        </w:r>
      </w:ins>
      <w:ins w:id="496" w:author="Yi Wei" w:date="2021-07-11T06:42:00Z">
        <w:r w:rsidR="000658C9">
          <w:t xml:space="preserve">Regardless of the </w:t>
        </w:r>
      </w:ins>
      <w:ins w:id="497" w:author="Yi Wei" w:date="2021-07-11T06:43:00Z">
        <w:r w:rsidR="000658C9">
          <w:t xml:space="preserve">average </w:t>
        </w:r>
      </w:ins>
      <w:ins w:id="498" w:author="Yi Wei" w:date="2021-07-11T06:42:00Z">
        <w:r w:rsidR="000658C9">
          <w:t>guided reward,</w:t>
        </w:r>
      </w:ins>
      <w:ins w:id="499" w:author="Yi Wei" w:date="2021-07-11T06:43:00Z">
        <w:r w:rsidR="000658C9">
          <w:t xml:space="preserve"> p(switch) is higher across the board (See Figure 8 RD). </w:t>
        </w:r>
      </w:ins>
      <w:ins w:id="500" w:author="Yi Wei" w:date="2021-07-11T06:45:00Z">
        <w:r w:rsidR="00A92C25">
          <w:t xml:space="preserve">The increase is largest when rats are guided to 4 and 5 drops, in the unpredictable environment, even when the </w:t>
        </w:r>
      </w:ins>
      <w:ins w:id="501" w:author="Yi Wei" w:date="2021-07-11T06:46:00Z">
        <w:r w:rsidR="00A92C25">
          <w:t>average guided trial experience is good, the rat still switches at 50%</w:t>
        </w:r>
        <w:r w:rsidR="00254E34">
          <w:t>, significantly higher than the deterministic case</w:t>
        </w:r>
        <w:r w:rsidR="00A92C25">
          <w:t xml:space="preserve">. </w:t>
        </w:r>
      </w:ins>
      <w:ins w:id="502" w:author="Yi Wei" w:date="2021-07-11T06:38:00Z">
        <w:r w:rsidR="00E44E9B">
          <w:t xml:space="preserve">For later choices, the overall level of switching is </w:t>
        </w:r>
      </w:ins>
      <w:ins w:id="503" w:author="Yi Wei" w:date="2021-07-11T06:42:00Z">
        <w:r w:rsidR="000658C9">
          <w:t xml:space="preserve">also </w:t>
        </w:r>
      </w:ins>
      <w:ins w:id="504" w:author="Yi Wei" w:date="2021-07-11T06:38:00Z">
        <w:r w:rsidR="00E44E9B">
          <w:t>higher com</w:t>
        </w:r>
      </w:ins>
      <w:ins w:id="505" w:author="Yi Wei" w:date="2021-07-11T06:39:00Z">
        <w:r w:rsidR="00E44E9B">
          <w:t xml:space="preserve">pared to case of deterministic rewards. In an unpredictable environment, rats do increase their rate of switching. This can potentially account for the horizon difference in p(switch) in </w:t>
        </w:r>
      </w:ins>
      <w:ins w:id="506" w:author="Yi Wei" w:date="2021-07-11T06:40:00Z">
        <w:r w:rsidR="00E44E9B">
          <w:t xml:space="preserve">Figure 2 RD. There is a lower rate of switching in H = 15 compared to H = 6, possibly due that the environment is more predictable and certain in the H = 15 case. </w:t>
        </w:r>
      </w:ins>
    </w:p>
    <w:p w14:paraId="3958481F" w14:textId="0AD39652" w:rsidR="00E44E9B" w:rsidRDefault="00E44E9B" w:rsidP="007614BF">
      <w:pPr>
        <w:pStyle w:val="Body"/>
        <w:rPr>
          <w:ins w:id="507" w:author="Yi Wei" w:date="2021-07-11T06:40:00Z"/>
        </w:rPr>
      </w:pPr>
    </w:p>
    <w:p w14:paraId="723A7F15" w14:textId="07A1F866" w:rsidR="00E44E9B" w:rsidRPr="007111CF" w:rsidRDefault="000658C9" w:rsidP="007614BF">
      <w:pPr>
        <w:pStyle w:val="Body"/>
        <w:rPr>
          <w:ins w:id="508" w:author="Yi Wei" w:date="2021-07-11T06:27:00Z"/>
          <w:rPrChange w:id="509" w:author="Yi Wei" w:date="2021-07-11T06:32:00Z">
            <w:rPr>
              <w:ins w:id="510" w:author="Yi Wei" w:date="2021-07-11T06:27:00Z"/>
              <w:b/>
              <w:bCs/>
              <w:u w:val="single"/>
            </w:rPr>
          </w:rPrChange>
        </w:rPr>
      </w:pPr>
      <w:commentRangeStart w:id="511"/>
      <w:ins w:id="512" w:author="Yi Wei" w:date="2021-07-11T06:41:00Z">
        <w:r>
          <w:t xml:space="preserve">If rats happen to be guided to the bad feeder, </w:t>
        </w:r>
      </w:ins>
      <w:ins w:id="513" w:author="Yi Wei" w:date="2021-07-11T06:43:00Z">
        <w:r>
          <w:t>their accuracy seems to</w:t>
        </w:r>
      </w:ins>
      <w:ins w:id="514" w:author="Yi Wei" w:date="2021-07-11T06:44:00Z">
        <w:r>
          <w:t xml:space="preserve"> be slightly higher than if they </w:t>
        </w:r>
        <w:r w:rsidR="00A92C25">
          <w:t>experienced good rewards during the guided</w:t>
        </w:r>
      </w:ins>
      <w:ins w:id="515" w:author="Yi Wei" w:date="2021-07-11T06:45:00Z">
        <w:r w:rsidR="00A92C25">
          <w:t xml:space="preserve"> choices.</w:t>
        </w:r>
      </w:ins>
      <w:commentRangeEnd w:id="511"/>
      <w:ins w:id="516" w:author="Yi Wei" w:date="2021-07-11T06:47:00Z">
        <w:r w:rsidR="00A32AA6">
          <w:rPr>
            <w:rStyle w:val="CommentReference"/>
            <w:rFonts w:ascii="Times New Roman" w:hAnsi="Times New Roman" w:cs="Times New Roman"/>
            <w:color w:val="auto"/>
            <w14:textOutline w14:w="0" w14:cap="rnd" w14:cmpd="sng" w14:algn="ctr">
              <w14:noFill/>
              <w14:prstDash w14:val="solid"/>
              <w14:bevel/>
            </w14:textOutline>
          </w:rPr>
          <w:commentReference w:id="511"/>
        </w:r>
      </w:ins>
      <w:ins w:id="517" w:author="Yi Wei" w:date="2021-07-11T06:45:00Z">
        <w:r w:rsidR="00A92C25">
          <w:t xml:space="preserve"> </w:t>
        </w:r>
      </w:ins>
      <w:ins w:id="518" w:author="Yi Wei" w:date="2021-07-11T06:48:00Z">
        <w:r w:rsidR="00F377DA">
          <w:t>(Figure 8 LD</w:t>
        </w:r>
      </w:ins>
      <w:ins w:id="519" w:author="Yi Wei" w:date="2021-07-11T06:47:00Z">
        <w:r w:rsidR="008D7F9F">
          <w:t>)</w:t>
        </w:r>
      </w:ins>
    </w:p>
    <w:p w14:paraId="2600339B" w14:textId="076812CF" w:rsidR="00456721" w:rsidDel="00940B2E" w:rsidRDefault="004172B0">
      <w:pPr>
        <w:pStyle w:val="Body"/>
        <w:spacing w:before="100" w:after="100"/>
        <w:rPr>
          <w:del w:id="520" w:author="Yi Wei" w:date="2021-07-11T05:42:00Z"/>
          <w:rStyle w:val="Hyperlink1"/>
        </w:rPr>
      </w:pPr>
      <w:del w:id="521" w:author="Yi Wei" w:date="2021-07-11T05:37:00Z">
        <w:r w:rsidDel="007614BF">
          <w:rPr>
            <w:rStyle w:val="Hyperlink1"/>
          </w:rPr>
          <w:delText>Interestingly</w:delText>
        </w:r>
      </w:del>
      <w:del w:id="522" w:author="Yi Wei" w:date="2021-07-11T05:38:00Z">
        <w:r w:rsidDel="007614BF">
          <w:rPr>
            <w:rStyle w:val="Hyperlink1"/>
          </w:rPr>
          <w:delText>, t</w:delText>
        </w:r>
      </w:del>
      <w:del w:id="523" w:author="Yi Wei" w:date="2021-07-11T05:39:00Z">
        <w:r w:rsidDel="00585144">
          <w:rPr>
            <w:rStyle w:val="Hyperlink1"/>
          </w:rPr>
          <w:delText xml:space="preserve">he long horizon conditions seemed to yield lower probability of switching than in the short horizon condition. This becomes clearer if the rat was only guided </w:delText>
        </w:r>
        <w:r w:rsidDel="007614BF">
          <w:rPr>
            <w:rStyle w:val="Hyperlink1"/>
          </w:rPr>
          <w:delText xml:space="preserve">once </w:delText>
        </w:r>
        <w:r w:rsidDel="00585144">
          <w:rPr>
            <w:rStyle w:val="Hyperlink1"/>
          </w:rPr>
          <w:delText xml:space="preserve">instead of 3 times (Figure </w:delText>
        </w:r>
      </w:del>
      <w:del w:id="524" w:author="Yi Wei" w:date="2021-07-11T03:21:00Z">
        <w:r w:rsidDel="000942B7">
          <w:rPr>
            <w:rStyle w:val="Hyperlink1"/>
          </w:rPr>
          <w:delText>8B</w:delText>
        </w:r>
      </w:del>
      <w:del w:id="525" w:author="Yi Wei" w:date="2021-07-11T05:39:00Z">
        <w:r w:rsidDel="00585144">
          <w:rPr>
            <w:rStyle w:val="Hyperlink1"/>
          </w:rPr>
          <w:delText>)</w:delText>
        </w:r>
      </w:del>
      <w:del w:id="526" w:author="Yi Wei" w:date="2021-07-11T03:22:00Z">
        <w:r w:rsidDel="00DF6CF8">
          <w:rPr>
            <w:rStyle w:val="Hyperlink1"/>
          </w:rPr>
          <w:delText>. The overall shapes of the curves in Figure 4 were similar in humans with some notable differences</w:delText>
        </w:r>
      </w:del>
      <w:del w:id="527" w:author="Yi Wei" w:date="2021-07-11T05:39:00Z">
        <w:r w:rsidDel="00585144">
          <w:rPr>
            <w:rStyle w:val="Hyperlink1"/>
          </w:rPr>
          <w:delText>.</w:delText>
        </w:r>
      </w:del>
      <w:del w:id="528" w:author="Yi Wei" w:date="2021-07-11T03:22:00Z">
        <w:r w:rsidDel="00DF6CF8">
          <w:rPr>
            <w:rStyle w:val="Hyperlink1"/>
          </w:rPr>
          <w:delText xml:space="preserve"> </w:delText>
        </w:r>
      </w:del>
      <w:del w:id="529" w:author="Yi Wei" w:date="2021-07-11T05:39:00Z">
        <w:r w:rsidDel="00585144">
          <w:rPr>
            <w:rStyle w:val="Hyperlink1"/>
          </w:rPr>
          <w:delText xml:space="preserve">First, the utility of 1 to 5 drops seemed different between humans and rats in that human subjects were at ceiling for 1 and 2 points indicating that both reward sizes were equally salient (Fig 4, right). Second, increasing the horizon seems to increase the probability of switching for intermediate reward size 3 and </w:delText>
        </w:r>
        <w:r w:rsidDel="00585144">
          <w:rPr>
            <w:rStyle w:val="Hyperlink1"/>
            <w:lang w:val="de-DE"/>
          </w:rPr>
          <w:delText xml:space="preserve">4 in Fig 4 </w:delText>
        </w:r>
        <w:r w:rsidDel="00585144">
          <w:rPr>
            <w:rStyle w:val="Hyperlink1"/>
          </w:rPr>
          <w:delText>right. This increase is compatible with what an optimal agent would do. Interestingly, the trend is the opposite in rats. The effect of the decrease of exploration with changes in horizon is more obvious when rats were only guided once (Fig 8B).</w:delText>
        </w:r>
      </w:del>
    </w:p>
    <w:p w14:paraId="3EA63257" w14:textId="77777777" w:rsidR="00940B2E" w:rsidRDefault="00940B2E" w:rsidP="007614BF">
      <w:pPr>
        <w:pStyle w:val="Body"/>
        <w:rPr>
          <w:ins w:id="530" w:author="Yi Wei" w:date="2021-07-11T06:25:00Z"/>
          <w:rStyle w:val="Hyperlink1"/>
        </w:rPr>
      </w:pPr>
    </w:p>
    <w:p w14:paraId="28EAC324" w14:textId="3B6ACE92" w:rsidR="00960416" w:rsidRPr="00992D8D" w:rsidRDefault="00EA1EDF" w:rsidP="002B54E8">
      <w:pPr>
        <w:pStyle w:val="Body"/>
        <w:spacing w:before="100" w:after="100"/>
        <w:rPr>
          <w:ins w:id="531" w:author="Yi Wei" w:date="2021-07-11T05:44:00Z"/>
          <w:rStyle w:val="Hyperlink1"/>
          <w:b/>
          <w:bCs/>
          <w:u w:val="single"/>
          <w:rPrChange w:id="532" w:author="Yi Wei" w:date="2021-07-11T06:30:00Z">
            <w:rPr>
              <w:ins w:id="533" w:author="Yi Wei" w:date="2021-07-11T05:44:00Z"/>
              <w:rStyle w:val="Hyperlink1"/>
            </w:rPr>
          </w:rPrChange>
        </w:rPr>
      </w:pPr>
      <w:ins w:id="534" w:author="Yi Wei" w:date="2021-07-11T06:30:00Z">
        <w:r>
          <w:rPr>
            <w:b/>
            <w:bCs/>
            <w:u w:val="single"/>
          </w:rPr>
          <w:t>Self-guided exploration is treated intrinsically different from guided choices</w:t>
        </w:r>
        <w:r w:rsidR="00AE682C">
          <w:rPr>
            <w:b/>
            <w:bCs/>
            <w:u w:val="single"/>
          </w:rPr>
          <w:t xml:space="preserve"> in rats</w:t>
        </w:r>
        <w:r>
          <w:rPr>
            <w:b/>
            <w:bCs/>
            <w:u w:val="single"/>
          </w:rPr>
          <w:t xml:space="preserve">. </w:t>
        </w:r>
      </w:ins>
    </w:p>
    <w:p w14:paraId="70C88CC2" w14:textId="1177A841" w:rsidR="00456721" w:rsidDel="00842C47" w:rsidRDefault="004172B0">
      <w:pPr>
        <w:pStyle w:val="Body"/>
        <w:spacing w:before="100" w:after="100"/>
        <w:rPr>
          <w:del w:id="535" w:author="Yi Wei" w:date="2021-07-11T06:48:00Z"/>
          <w:rStyle w:val="Hyperlink1"/>
        </w:rPr>
      </w:pPr>
      <w:del w:id="536" w:author="Yi Wei" w:date="2021-07-11T06:48:00Z">
        <w:r w:rsidDel="00842C47">
          <w:rPr>
            <w:rStyle w:val="Hyperlink1"/>
          </w:rPr>
          <w:delText>We also plotted the percentage of switching from the previous choice as a function of choice number within a game (Fig 5). Rats explore at a significantly higher level at trial 1 and then adopt a more constant and lower rate of exploration for later trials (20%), whereas humans explore more at trial 1 and 2, and eventually stopped switching (5%</w:delText>
        </w:r>
      </w:del>
      <w:del w:id="537" w:author="Yi Wei" w:date="2021-07-11T03:31:00Z">
        <w:r w:rsidDel="009D1A15">
          <w:rPr>
            <w:rStyle w:val="Hyperlink1"/>
          </w:rPr>
          <w:delText>s</w:delText>
        </w:r>
      </w:del>
      <w:del w:id="538" w:author="Yi Wei" w:date="2021-07-11T06:48:00Z">
        <w:r w:rsidDel="00842C47">
          <w:rPr>
            <w:rStyle w:val="Hyperlink1"/>
          </w:rPr>
          <w:delText>, possibly due to boredom or motor error). For humans, the reaction time also decreased with trial number and became constant from the 3</w:delText>
        </w:r>
        <w:r w:rsidDel="00842C47">
          <w:rPr>
            <w:rStyle w:val="None"/>
            <w:vertAlign w:val="superscript"/>
          </w:rPr>
          <w:delText>rd</w:delText>
        </w:r>
        <w:r w:rsidDel="00842C47">
          <w:rPr>
            <w:rStyle w:val="Hyperlink1"/>
          </w:rPr>
          <w:delText xml:space="preserve"> trial (0.1s, Figure 6B, right), indicating that the decision process was mostly settled during the first 2 trials. For rats, since travel time was included in the rats’ reaction times, this travel time may have overshadowed the decision reaction time difference proper, and we do not see any significant changes in reaction times as trial number increased (Fig 6B, left). Although, there seems to be a decrease in reaction time for the rat’s first choice after being guided to a larger reward (4,5 drops) compared to being guided to a small reward (0, 1 drops) (Fig 6A, left). This is may be due to the speed difference in travel time: with a larger reward, the rat explores less, has an overall higher motivation to run, and has a shorter reaction time. </w:delText>
        </w:r>
      </w:del>
    </w:p>
    <w:p w14:paraId="782036A5" w14:textId="77777777" w:rsidR="00D86F03" w:rsidRDefault="004172B0">
      <w:pPr>
        <w:pStyle w:val="Body"/>
        <w:spacing w:before="100" w:after="100"/>
        <w:rPr>
          <w:ins w:id="539" w:author="Yi Wei" w:date="2021-07-11T06:55:00Z"/>
          <w:rStyle w:val="Hyperlink1"/>
        </w:rPr>
      </w:pPr>
      <w:r>
        <w:rPr>
          <w:rStyle w:val="Hyperlink1"/>
        </w:rPr>
        <w:t xml:space="preserve">Finally, we investigated whether self-driven exploration is any different from guided exploration during the first trial of a game. Do rats behave any differently if they are </w:t>
      </w:r>
      <w:r>
        <w:rPr>
          <w:rStyle w:val="Hyperlink1"/>
        </w:rPr>
        <w:lastRenderedPageBreak/>
        <w:t>guided by sensory cues on the first trials, or if they are instead invited to choose randomly? Specifically, in two separate weeks, rats performed both a version in which they are guided to one feeder once before choosing between the 2 options (Guided), and a version in which they start off with 2 options to choose from (</w:t>
      </w:r>
      <w:del w:id="540" w:author="Yi Wei" w:date="2021-07-11T06:54:00Z">
        <w:r w:rsidDel="003D3060">
          <w:rPr>
            <w:rStyle w:val="Hyperlink1"/>
          </w:rPr>
          <w:delText>not Guided</w:delText>
        </w:r>
      </w:del>
      <w:ins w:id="541" w:author="Yi Wei" w:date="2021-07-11T06:54:00Z">
        <w:r w:rsidR="003D3060">
          <w:rPr>
            <w:rStyle w:val="Hyperlink1"/>
          </w:rPr>
          <w:t>Free choice</w:t>
        </w:r>
      </w:ins>
      <w:r>
        <w:rPr>
          <w:rStyle w:val="Hyperlink1"/>
        </w:rPr>
        <w:t>). In the analysis, we treated the 1</w:t>
      </w:r>
      <w:r>
        <w:rPr>
          <w:rStyle w:val="None"/>
          <w:vertAlign w:val="superscript"/>
        </w:rPr>
        <w:t>st</w:t>
      </w:r>
      <w:r>
        <w:rPr>
          <w:rStyle w:val="Hyperlink1"/>
        </w:rPr>
        <w:t xml:space="preserve"> choice in the </w:t>
      </w:r>
      <w:del w:id="542" w:author="Yi Wei" w:date="2021-07-11T06:54:00Z">
        <w:r w:rsidDel="002A21CE">
          <w:rPr>
            <w:rStyle w:val="Hyperlink1"/>
          </w:rPr>
          <w:delText>not Guided</w:delText>
        </w:r>
      </w:del>
      <w:ins w:id="543" w:author="Yi Wei" w:date="2021-07-11T06:54:00Z">
        <w:r w:rsidR="002A21CE">
          <w:rPr>
            <w:rStyle w:val="Hyperlink1"/>
          </w:rPr>
          <w:t>Free choice</w:t>
        </w:r>
      </w:ins>
      <w:r>
        <w:rPr>
          <w:rStyle w:val="Hyperlink1"/>
        </w:rPr>
        <w:t xml:space="preserve"> version as if it was guided (</w:t>
      </w:r>
      <w:proofErr w:type="gramStart"/>
      <w:r>
        <w:rPr>
          <w:rStyle w:val="Hyperlink1"/>
        </w:rPr>
        <w:t>i.e.</w:t>
      </w:r>
      <w:proofErr w:type="gramEnd"/>
      <w:r>
        <w:rPr>
          <w:rStyle w:val="Hyperlink1"/>
        </w:rPr>
        <w:t xml:space="preserve"> self-guided by the rat itself instead of by the blinking LED), and treated the 2</w:t>
      </w:r>
      <w:r>
        <w:rPr>
          <w:rStyle w:val="None"/>
          <w:vertAlign w:val="superscript"/>
        </w:rPr>
        <w:t>nd</w:t>
      </w:r>
      <w:r>
        <w:rPr>
          <w:rStyle w:val="Hyperlink1"/>
        </w:rPr>
        <w:t xml:space="preserve"> choice as choice number 1 (Fig </w:t>
      </w:r>
      <w:ins w:id="544" w:author="Yi Wei" w:date="2021-07-11T06:55:00Z">
        <w:r w:rsidR="00351275">
          <w:rPr>
            <w:rStyle w:val="Hyperlink1"/>
          </w:rPr>
          <w:t>9,10</w:t>
        </w:r>
      </w:ins>
      <w:del w:id="545" w:author="Yi Wei" w:date="2021-07-11T06:55:00Z">
        <w:r w:rsidDel="00351275">
          <w:rPr>
            <w:rStyle w:val="Hyperlink1"/>
          </w:rPr>
          <w:delText>7,8</w:delText>
        </w:r>
      </w:del>
      <w:r>
        <w:rPr>
          <w:rStyle w:val="Hyperlink1"/>
        </w:rPr>
        <w:t xml:space="preserve">). </w:t>
      </w:r>
    </w:p>
    <w:p w14:paraId="75182EC6" w14:textId="77777777" w:rsidR="00D86F03" w:rsidRDefault="00D86F03">
      <w:pPr>
        <w:pStyle w:val="Body"/>
        <w:spacing w:before="100" w:after="100"/>
        <w:rPr>
          <w:ins w:id="546" w:author="Yi Wei" w:date="2021-07-11T06:55:00Z"/>
          <w:rStyle w:val="Hyperlink1"/>
        </w:rPr>
      </w:pPr>
    </w:p>
    <w:p w14:paraId="41EE5B48" w14:textId="7AF484A4" w:rsidR="00C934CD" w:rsidRDefault="004172B0">
      <w:pPr>
        <w:pStyle w:val="Body"/>
        <w:spacing w:before="100" w:after="100"/>
        <w:rPr>
          <w:ins w:id="547" w:author="Yi Wei" w:date="2021-07-11T06:57:00Z"/>
          <w:rStyle w:val="Hyperlink1"/>
        </w:rPr>
      </w:pPr>
      <w:r>
        <w:rPr>
          <w:rStyle w:val="Hyperlink1"/>
        </w:rPr>
        <w:t xml:space="preserve">We found that rats overall explored more on their first free choices if they are guided (Fig </w:t>
      </w:r>
      <w:del w:id="548" w:author="Yi Wei" w:date="2021-07-11T06:55:00Z">
        <w:r w:rsidDel="00D86F03">
          <w:rPr>
            <w:rStyle w:val="Hyperlink1"/>
          </w:rPr>
          <w:delText>7</w:delText>
        </w:r>
      </w:del>
      <w:del w:id="549" w:author="Yi Wei" w:date="2021-07-11T06:56:00Z">
        <w:r w:rsidDel="00D86F03">
          <w:rPr>
            <w:rStyle w:val="Hyperlink1"/>
          </w:rPr>
          <w:delText>B, 8B</w:delText>
        </w:r>
      </w:del>
      <w:ins w:id="550" w:author="Yi Wei" w:date="2021-07-11T06:56:00Z">
        <w:r w:rsidR="00D86F03">
          <w:rPr>
            <w:rStyle w:val="Hyperlink1"/>
          </w:rPr>
          <w:t>9 RD</w:t>
        </w:r>
      </w:ins>
      <w:r>
        <w:rPr>
          <w:rStyle w:val="Hyperlink1"/>
        </w:rPr>
        <w:t>)</w:t>
      </w:r>
      <w:ins w:id="551" w:author="Yi Wei" w:date="2021-07-11T06:56:00Z">
        <w:r w:rsidR="00C32056">
          <w:rPr>
            <w:rStyle w:val="Hyperlink1"/>
          </w:rPr>
          <w:t xml:space="preserve">, but </w:t>
        </w:r>
      </w:ins>
      <w:del w:id="552" w:author="Yi Wei" w:date="2021-07-11T06:56:00Z">
        <w:r w:rsidDel="00C32056">
          <w:rPr>
            <w:rStyle w:val="Hyperlink1"/>
          </w:rPr>
          <w:delText xml:space="preserve"> and </w:delText>
        </w:r>
      </w:del>
      <w:r>
        <w:rPr>
          <w:rStyle w:val="Hyperlink1"/>
        </w:rPr>
        <w:t xml:space="preserve">their overall accuracy is higher if </w:t>
      </w:r>
      <w:del w:id="553" w:author="Yi Wei" w:date="2021-07-11T06:56:00Z">
        <w:r w:rsidDel="00C32056">
          <w:rPr>
            <w:rStyle w:val="Hyperlink1"/>
          </w:rPr>
          <w:delText xml:space="preserve">guided </w:delText>
        </w:r>
      </w:del>
      <w:ins w:id="554" w:author="Yi Wei" w:date="2021-07-11T06:56:00Z">
        <w:r w:rsidR="00C32056">
          <w:rPr>
            <w:rStyle w:val="Hyperlink1"/>
          </w:rPr>
          <w:t xml:space="preserve">they are allowed to make free choices compared to when they are guided </w:t>
        </w:r>
      </w:ins>
      <w:r>
        <w:rPr>
          <w:rStyle w:val="Hyperlink1"/>
        </w:rPr>
        <w:t xml:space="preserve">(Fig </w:t>
      </w:r>
      <w:ins w:id="555" w:author="Yi Wei" w:date="2021-07-11T06:55:00Z">
        <w:r w:rsidR="00D86F03">
          <w:rPr>
            <w:rStyle w:val="Hyperlink1"/>
          </w:rPr>
          <w:t>9</w:t>
        </w:r>
      </w:ins>
      <w:del w:id="556" w:author="Yi Wei" w:date="2021-07-11T06:55:00Z">
        <w:r w:rsidDel="00D86F03">
          <w:rPr>
            <w:rStyle w:val="Hyperlink1"/>
          </w:rPr>
          <w:delText>7</w:delText>
        </w:r>
      </w:del>
      <w:ins w:id="557" w:author="Yi Wei" w:date="2021-07-11T06:55:00Z">
        <w:r w:rsidR="00D86F03">
          <w:rPr>
            <w:rStyle w:val="Hyperlink1"/>
          </w:rPr>
          <w:t xml:space="preserve"> LU</w:t>
        </w:r>
      </w:ins>
      <w:del w:id="558" w:author="Yi Wei" w:date="2021-07-11T06:55:00Z">
        <w:r w:rsidDel="00D86F03">
          <w:rPr>
            <w:rStyle w:val="Hyperlink1"/>
          </w:rPr>
          <w:delText>A</w:delText>
        </w:r>
      </w:del>
      <w:r>
        <w:rPr>
          <w:rStyle w:val="Hyperlink1"/>
        </w:rPr>
        <w:t xml:space="preserve">). </w:t>
      </w:r>
      <w:ins w:id="559" w:author="Yi Wei" w:date="2021-07-11T06:57:00Z">
        <w:r w:rsidR="003F4319">
          <w:rPr>
            <w:rStyle w:val="Hyperlink1"/>
          </w:rPr>
          <w:t xml:space="preserve">As a result of less switching in </w:t>
        </w:r>
      </w:ins>
      <w:ins w:id="560" w:author="Yi Wei" w:date="2021-07-11T06:58:00Z">
        <w:r w:rsidR="003F4319">
          <w:rPr>
            <w:rStyle w:val="Hyperlink1"/>
          </w:rPr>
          <w:t>Free choice</w:t>
        </w:r>
      </w:ins>
      <w:ins w:id="561" w:author="Yi Wei" w:date="2021-07-11T06:57:00Z">
        <w:r w:rsidR="003F4319">
          <w:rPr>
            <w:rStyle w:val="Hyperlink1"/>
          </w:rPr>
          <w:t xml:space="preserve"> version, the accuracy when guided to 4 or 5 drops are higher. In the Guided </w:t>
        </w:r>
      </w:ins>
      <w:ins w:id="562" w:author="Yi Wei" w:date="2021-07-11T06:58:00Z">
        <w:r w:rsidR="003F4319">
          <w:rPr>
            <w:rStyle w:val="Hyperlink1"/>
          </w:rPr>
          <w:t xml:space="preserve">version, even if rats are guided to a </w:t>
        </w:r>
        <w:proofErr w:type="gramStart"/>
        <w:r w:rsidR="003F4319">
          <w:rPr>
            <w:rStyle w:val="Hyperlink1"/>
          </w:rPr>
          <w:t>5 drop</w:t>
        </w:r>
        <w:proofErr w:type="gramEnd"/>
        <w:r w:rsidR="003F4319">
          <w:rPr>
            <w:rStyle w:val="Hyperlink1"/>
          </w:rPr>
          <w:t xml:space="preserve"> location, they still switch 40% of the times as opposed to 20% in the free-choice version.  Moreover, when they are guided, </w:t>
        </w:r>
      </w:ins>
      <w:ins w:id="563" w:author="Yi Wei" w:date="2021-07-11T06:59:00Z">
        <w:r w:rsidR="003F4319">
          <w:rPr>
            <w:rStyle w:val="Hyperlink1"/>
          </w:rPr>
          <w:t xml:space="preserve">they explore more on the first choice as in other variants of the task. However, when they choose freely, </w:t>
        </w:r>
      </w:ins>
      <w:ins w:id="564" w:author="Yi Wei" w:date="2021-07-11T07:01:00Z">
        <w:r w:rsidR="003F4319">
          <w:rPr>
            <w:rStyle w:val="Hyperlink1"/>
          </w:rPr>
          <w:t>the 2</w:t>
        </w:r>
        <w:r w:rsidR="003F4319" w:rsidRPr="003F4319">
          <w:rPr>
            <w:rStyle w:val="Hyperlink1"/>
            <w:vertAlign w:val="superscript"/>
            <w:rPrChange w:id="565" w:author="Yi Wei" w:date="2021-07-11T07:01:00Z">
              <w:rPr>
                <w:rStyle w:val="Hyperlink1"/>
              </w:rPr>
            </w:rPrChange>
          </w:rPr>
          <w:t>nd</w:t>
        </w:r>
        <w:r w:rsidR="003F4319">
          <w:rPr>
            <w:rStyle w:val="Hyperlink1"/>
          </w:rPr>
          <w:t xml:space="preserve"> choice does not look special </w:t>
        </w:r>
        <w:proofErr w:type="gramStart"/>
        <w:r w:rsidR="003F4319">
          <w:rPr>
            <w:rStyle w:val="Hyperlink1"/>
          </w:rPr>
          <w:t>any more</w:t>
        </w:r>
        <w:proofErr w:type="gramEnd"/>
        <w:r w:rsidR="003F4319">
          <w:rPr>
            <w:rStyle w:val="Hyperlink1"/>
          </w:rPr>
          <w:t>, they seem to have a steady rate of exploration, at a rate higher than the Guided condition</w:t>
        </w:r>
      </w:ins>
      <w:ins w:id="566" w:author="Yi Wei" w:date="2021-07-11T07:02:00Z">
        <w:r w:rsidR="00967503">
          <w:rPr>
            <w:rStyle w:val="Hyperlink1"/>
          </w:rPr>
          <w:t xml:space="preserve"> (Figure 9 RU)</w:t>
        </w:r>
      </w:ins>
      <w:ins w:id="567" w:author="Yi Wei" w:date="2021-07-11T07:01:00Z">
        <w:r w:rsidR="003F4319">
          <w:rPr>
            <w:rStyle w:val="Hyperlink1"/>
          </w:rPr>
          <w:t xml:space="preserve">. </w:t>
        </w:r>
      </w:ins>
    </w:p>
    <w:p w14:paraId="189483B3" w14:textId="77777777" w:rsidR="00C934CD" w:rsidRDefault="00C934CD">
      <w:pPr>
        <w:pStyle w:val="Body"/>
        <w:spacing w:before="100" w:after="100"/>
        <w:rPr>
          <w:ins w:id="568" w:author="Yi Wei" w:date="2021-07-11T06:57:00Z"/>
          <w:rStyle w:val="Hyperlink1"/>
        </w:rPr>
      </w:pPr>
    </w:p>
    <w:p w14:paraId="7757C601" w14:textId="6C57F9F2" w:rsidR="00040F77" w:rsidRDefault="004172B0">
      <w:pPr>
        <w:pStyle w:val="Body"/>
        <w:spacing w:before="100" w:after="100"/>
        <w:rPr>
          <w:rStyle w:val="Hyperlink1"/>
        </w:rPr>
      </w:pPr>
      <w:r>
        <w:rPr>
          <w:rStyle w:val="Hyperlink1"/>
        </w:rPr>
        <w:t xml:space="preserve">Regardless of whether they were guided or not, rats tended to explore more in a short horizon context than in the long horizon context, which is the opposite of what </w:t>
      </w:r>
      <w:del w:id="569" w:author="Yi Wei" w:date="2021-07-11T07:02:00Z">
        <w:r w:rsidDel="005549AF">
          <w:rPr>
            <w:rStyle w:val="Hyperlink1"/>
          </w:rPr>
          <w:delText xml:space="preserve">an optimal agent or </w:delText>
        </w:r>
      </w:del>
      <w:r>
        <w:rPr>
          <w:rStyle w:val="Hyperlink1"/>
        </w:rPr>
        <w:t xml:space="preserve">a human participant would do (Fig </w:t>
      </w:r>
      <w:ins w:id="570" w:author="Yi Wei" w:date="2021-07-11T07:02:00Z">
        <w:r w:rsidR="005549AF">
          <w:rPr>
            <w:rStyle w:val="Hyperlink1"/>
          </w:rPr>
          <w:t>9 RU, RD</w:t>
        </w:r>
      </w:ins>
      <w:del w:id="571" w:author="Yi Wei" w:date="2021-07-11T07:02:00Z">
        <w:r w:rsidDel="005549AF">
          <w:rPr>
            <w:rStyle w:val="Hyperlink1"/>
          </w:rPr>
          <w:delText>8B</w:delText>
        </w:r>
      </w:del>
      <w:r>
        <w:rPr>
          <w:rStyle w:val="Hyperlink1"/>
        </w:rPr>
        <w:t xml:space="preserve">). </w:t>
      </w:r>
      <w:ins w:id="572" w:author="Yi Wei" w:date="2021-07-11T07:02:00Z">
        <w:r w:rsidR="005549AF">
          <w:rPr>
            <w:rStyle w:val="Hyperlink1"/>
          </w:rPr>
          <w:t xml:space="preserve"> </w:t>
        </w:r>
      </w:ins>
      <w:ins w:id="573" w:author="Yi Wei" w:date="2021-07-11T07:03:00Z">
        <w:r w:rsidR="00040F77">
          <w:rPr>
            <w:rStyle w:val="Hyperlink1"/>
          </w:rPr>
          <w:t>By quantifying threshold and decision noise using the Bayesian model, we found that threshold in horizon 6 is lower than horizon 1, regardless of whether the rat is guided or not. In ad</w:t>
        </w:r>
      </w:ins>
      <w:ins w:id="574" w:author="Yi Wei" w:date="2021-07-11T07:04:00Z">
        <w:r w:rsidR="00040F77">
          <w:rPr>
            <w:rStyle w:val="Hyperlink1"/>
          </w:rPr>
          <w:t xml:space="preserve">dition, threshold in Free-choice condition is lower than in Guided condition. In other words, when they are guided, they explore more in the first free choice.  </w:t>
        </w:r>
        <w:proofErr w:type="gramStart"/>
        <w:r w:rsidR="00040F77">
          <w:rPr>
            <w:rStyle w:val="Hyperlink1"/>
          </w:rPr>
          <w:t>Interestingly,  although</w:t>
        </w:r>
        <w:proofErr w:type="gramEnd"/>
        <w:r w:rsidR="00040F77">
          <w:rPr>
            <w:rStyle w:val="Hyperlink1"/>
          </w:rPr>
          <w:t xml:space="preserve"> decision noise doesn’t </w:t>
        </w:r>
      </w:ins>
      <w:ins w:id="575" w:author="Yi Wei" w:date="2021-07-11T07:05:00Z">
        <w:r w:rsidR="00040F77">
          <w:rPr>
            <w:rStyle w:val="Hyperlink1"/>
          </w:rPr>
          <w:t>change much with horizon, when self-guided, rats behave less randomly by having a lower decision noise term compare to when they are guided</w:t>
        </w:r>
        <w:r w:rsidR="006E5F2D">
          <w:rPr>
            <w:rStyle w:val="Hyperlink1"/>
          </w:rPr>
          <w:t xml:space="preserve">, their bias is also smaller. </w:t>
        </w:r>
      </w:ins>
    </w:p>
    <w:p w14:paraId="486C00DA" w14:textId="77777777" w:rsidR="00456721" w:rsidRDefault="00456721">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1F0DFFD7" w:rsidR="00456721" w:rsidRDefault="004172B0">
      <w:pPr>
        <w:pStyle w:val="Body"/>
        <w:spacing w:before="100" w:after="100"/>
        <w:rPr>
          <w:rStyle w:val="Hyperlink1"/>
        </w:rPr>
      </w:pPr>
      <w:r>
        <w:rPr>
          <w:rStyle w:val="Hyperlink1"/>
        </w:rPr>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their delivery probabilities. Indeed, choosing the same option again in the probabilistic case can be, at least in part, exploratory whereas repeating the same choice is more exploitative in a purely deterministic reward setting. In our design, the rats were guided to one of the two feeder locations first, and the extent to which they explored the other unvisited feeder location in their free choices was used as a purer measure of exploration. In this way, we are also able to quantify directed exploration in a model-free manner. In addition, rats were set to perform the task in both a short and a long horizon condition to assess whether rats explored differently in different horizon contexts.  Using an open field, we were able to use two sets of different locations alternatively as new games start as opposed to switching the reward conditions at the </w:t>
      </w:r>
      <w:r>
        <w:rPr>
          <w:rStyle w:val="Hyperlink1"/>
        </w:rPr>
        <w:lastRenderedPageBreak/>
        <w:t xml:space="preserve">same set of locations (as in reversal learning paradigms). The two sets of feeders are associated with different horizon contexts. Moreover, we recruited human subjects to perform a version that is comparable to the rat task, and we compared the performance in exploration between humans and rats. </w:t>
      </w:r>
    </w:p>
    <w:p w14:paraId="6CBDF1A0" w14:textId="77777777" w:rsidR="00456721" w:rsidRDefault="004172B0">
      <w:pPr>
        <w:pStyle w:val="Body"/>
        <w:spacing w:before="100" w:after="100"/>
        <w:rPr>
          <w:rStyle w:val="Hyperlink1"/>
        </w:rPr>
      </w:pPr>
      <w:r>
        <w:rPr>
          <w:rStyle w:val="Hyperlink1"/>
        </w:rPr>
        <w:t xml:space="preserve">As with humans, we showed that rats were able to use prior information about the distribution of rewards to guide future exploration. However, rats did not alter their exploration strategies based on the horizon context to the same extent as humans. </w:t>
      </w:r>
    </w:p>
    <w:p w14:paraId="4DEB7FE9" w14:textId="771C8BE1" w:rsidR="00456721" w:rsidRDefault="004172B0">
      <w:pPr>
        <w:pStyle w:val="Body"/>
        <w:spacing w:before="100" w:after="100"/>
        <w:rPr>
          <w:rStyle w:val="Hyperlink1"/>
        </w:rPr>
      </w:pPr>
      <w:r>
        <w:rPr>
          <w:rStyle w:val="Hyperlink1"/>
        </w:rPr>
        <w:t>In line with previous research using the reversal learning paradigm in an operant box setting, we showed that rats demonstrated the model-free win-stay 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reversal learning paradigm, the level of exploration has to be evaluated on the course of several trials (in the probabilistic case), therefore the exact timing of “</w:t>
      </w:r>
      <w:r>
        <w:rPr>
          <w:rStyle w:val="Hyperlink1"/>
          <w:lang w:val="fr-FR"/>
        </w:rPr>
        <w:t>exploration</w:t>
      </w:r>
      <w:r>
        <w:rPr>
          <w:rStyle w:val="Hyperlink1"/>
        </w:rPr>
        <w:t>” decision is difficult to estimate. In our case, however, exploration can be seen in a single trial (visiting the unknown option), which is advantageous in studying the neurophysiological mechanisms underlying real-time explore-exploit decisions and its neural substrate.</w:t>
      </w:r>
    </w:p>
    <w:p w14:paraId="6718629C" w14:textId="371BFBCB" w:rsidR="00DF4183" w:rsidDel="00FF3CB1" w:rsidRDefault="004172B0" w:rsidP="00FF3CB1">
      <w:pPr>
        <w:pStyle w:val="Body"/>
        <w:spacing w:before="100" w:after="100"/>
        <w:rPr>
          <w:del w:id="576" w:author="Yi Wei" w:date="2021-07-11T07:34:00Z"/>
          <w:moveFrom w:id="577" w:author="Yi Wei" w:date="2021-07-11T07:20:00Z"/>
          <w:rStyle w:val="Hyperlink1"/>
        </w:rPr>
        <w:pPrChange w:id="578" w:author="Yi Wei" w:date="2021-07-11T07:34:00Z">
          <w:pPr>
            <w:pStyle w:val="Body"/>
            <w:spacing w:before="100" w:after="100"/>
          </w:pPr>
        </w:pPrChange>
      </w:pPr>
      <w:del w:id="579" w:author="Yi Wei" w:date="2021-07-11T07:20:00Z">
        <w:r w:rsidDel="004C161E">
          <w:rPr>
            <w:rStyle w:val="Hyperlink1"/>
          </w:rPr>
          <w:delText>Further analysis needs to be done to</w:delText>
        </w:r>
      </w:del>
      <w:ins w:id="580" w:author="Yi Wei" w:date="2021-07-11T07:20:00Z">
        <w:r w:rsidR="004C161E">
          <w:rPr>
            <w:rStyle w:val="Hyperlink1"/>
          </w:rPr>
          <w:t>We applied Bayesian statistics to</w:t>
        </w:r>
      </w:ins>
      <w:r>
        <w:rPr>
          <w:rStyle w:val="Hyperlink1"/>
        </w:rPr>
        <w:t xml:space="preserve"> quantify directed vs random exploration in both the rat and the human dataset</w:t>
      </w:r>
      <w:ins w:id="581" w:author="Yi Wei" w:date="2021-07-11T07:33:00Z">
        <w:r w:rsidR="004C5DF0">
          <w:rPr>
            <w:rStyle w:val="Hyperlink1"/>
          </w:rPr>
          <w:t>s</w:t>
        </w:r>
      </w:ins>
      <w:ins w:id="582" w:author="Yi Wei" w:date="2021-07-11T07:34:00Z">
        <w:r w:rsidR="00DF4183">
          <w:rPr>
            <w:rStyle w:val="Hyperlink1"/>
          </w:rPr>
          <w:t xml:space="preserve">. </w:t>
        </w:r>
      </w:ins>
      <w:del w:id="583" w:author="Yi Wei" w:date="2021-07-11T07:33:00Z">
        <w:r w:rsidDel="004C5DF0">
          <w:rPr>
            <w:rStyle w:val="Hyperlink1"/>
          </w:rPr>
          <w:delText xml:space="preserve">s. </w:delText>
        </w:r>
      </w:del>
      <w:moveFromRangeStart w:id="584" w:author="Yi Wei" w:date="2021-07-11T07:20:00Z" w:name="move76880465"/>
      <w:moveFrom w:id="585" w:author="Yi Wei" w:date="2021-07-11T07:20:00Z">
        <w:r w:rsidDel="00B66A5A">
          <w:rPr>
            <w:rStyle w:val="Hyperlink1"/>
          </w:rPr>
          <w:t>In a model-free manner, the probability of choosing the unknown options can be viewed as a tendency for directed exploration. However, as with the reversal learning paradigm, our design cannot fully dissociate directed exploration from random exploration without model fitting. Instead, we can quantify both directed and random exploration by incorporating an “information bonus” and a “</w:t>
        </w:r>
        <w:r w:rsidDel="00B66A5A">
          <w:rPr>
            <w:rStyle w:val="Hyperlink1"/>
            <w:lang w:val="fr-FR"/>
          </w:rPr>
          <w:t>decision noise</w:t>
        </w:r>
        <w:r w:rsidDel="00B66A5A">
          <w:rPr>
            <w:rStyle w:val="Hyperlink1"/>
          </w:rPr>
          <w:t xml:space="preserve">” term using the softmax action selection rule to dissociate the tendency to choose the unknown option vs. the variability in behavior. </w:t>
        </w:r>
      </w:moveFrom>
    </w:p>
    <w:p w14:paraId="5D1BDEA6" w14:textId="55092BEB" w:rsidR="00456721" w:rsidDel="00FF3CB1" w:rsidRDefault="004172B0" w:rsidP="00FF3CB1">
      <w:pPr>
        <w:pStyle w:val="Body"/>
        <w:spacing w:before="100" w:after="100"/>
        <w:rPr>
          <w:del w:id="586" w:author="Yi Wei" w:date="2021-07-11T07:34:00Z"/>
          <w:moveFrom w:id="587" w:author="Yi Wei" w:date="2021-07-11T07:20:00Z"/>
          <w:rStyle w:val="Hyperlink1"/>
          <w:rFonts w:ascii="Times New Roman" w:hAnsi="Times New Roman" w:cs="Times New Roman"/>
          <w:color w:val="auto"/>
          <w14:textOutline w14:w="0" w14:cap="rnd" w14:cmpd="sng" w14:algn="ctr">
            <w14:noFill/>
            <w14:prstDash w14:val="solid"/>
            <w14:bevel/>
          </w14:textOutline>
        </w:rPr>
        <w:pPrChange w:id="588" w:author="Yi Wei" w:date="2021-07-11T07:34:00Z">
          <w:pPr>
            <w:pStyle w:val="Body"/>
            <w:spacing w:before="100" w:after="100"/>
            <w:jc w:val="center"/>
          </w:pPr>
        </w:pPrChange>
      </w:pPr>
      <m:oMathPara>
        <m:oMathParaPr>
          <m:jc m:val="center"/>
        </m:oMathParaPr>
        <m:oMath>
          <m:r>
            <w:del w:id="589" w:author="Yi Wei" w:date="2021-07-11T07:33:00Z">
              <w:rPr>
                <w:rFonts w:ascii="Cambria Math" w:hAnsi="Cambria Math"/>
                <w:sz w:val="26"/>
                <w:szCs w:val="26"/>
              </w:rPr>
              <m:t>p</m:t>
            </w:del>
          </m:r>
          <m:d>
            <m:dPr>
              <m:ctrlPr>
                <w:del w:id="590" w:author="Yi Wei" w:date="2021-07-11T07:33:00Z">
                  <w:rPr>
                    <w:rFonts w:ascii="Cambria Math" w:hAnsi="Cambria Math"/>
                    <w:i/>
                    <w:sz w:val="26"/>
                    <w:szCs w:val="26"/>
                  </w:rPr>
                </w:del>
              </m:ctrlPr>
            </m:dPr>
            <m:e>
              <m:r>
                <w:del w:id="591" w:author="Yi Wei" w:date="2021-07-11T07:33:00Z">
                  <w:rPr>
                    <w:rFonts w:ascii="Cambria Math" w:hAnsi="Cambria Math"/>
                    <w:sz w:val="26"/>
                    <w:szCs w:val="26"/>
                  </w:rPr>
                  <m:t>explore</m:t>
                </w:del>
              </m:r>
            </m:e>
          </m:d>
          <m:r>
            <w:del w:id="592" w:author="Yi Wei" w:date="2021-07-11T07:33:00Z">
              <w:rPr>
                <w:rFonts w:ascii="Cambria Math" w:hAnsi="Cambria Math"/>
                <w:sz w:val="26"/>
                <w:szCs w:val="26"/>
              </w:rPr>
              <m:t>=</m:t>
            </w:del>
          </m:r>
          <m:f>
            <m:fPr>
              <m:ctrlPr>
                <w:del w:id="593" w:author="Yi Wei" w:date="2021-07-11T07:34:00Z">
                  <w:rPr>
                    <w:rFonts w:ascii="Cambria Math" w:hAnsi="Cambria Math"/>
                    <w:i/>
                    <w:sz w:val="26"/>
                    <w:szCs w:val="26"/>
                  </w:rPr>
                </w:del>
              </m:ctrlPr>
            </m:fPr>
            <m:num>
              <m:r>
                <w:del w:id="594" w:author="Yi Wei" w:date="2021-07-11T07:34:00Z">
                  <w:rPr>
                    <w:rFonts w:ascii="Cambria Math" w:hAnsi="Cambria Math"/>
                    <w:sz w:val="26"/>
                    <w:szCs w:val="26"/>
                  </w:rPr>
                  <m:t>1</m:t>
                </w:del>
              </m:r>
            </m:num>
            <m:den>
              <m:r>
                <w:del w:id="595" w:author="Yi Wei" w:date="2021-07-11T07:34:00Z">
                  <w:rPr>
                    <w:rFonts w:ascii="Cambria Math" w:hAnsi="Cambria Math"/>
                    <w:sz w:val="26"/>
                    <w:szCs w:val="26"/>
                  </w:rPr>
                  <m:t>1+</m:t>
                </w:del>
              </m:r>
              <m:sSup>
                <m:sSupPr>
                  <m:ctrlPr>
                    <w:del w:id="596" w:author="Yi Wei" w:date="2021-07-11T07:34:00Z">
                      <w:rPr>
                        <w:rFonts w:ascii="Cambria Math" w:hAnsi="Cambria Math"/>
                      </w:rPr>
                    </w:del>
                  </m:ctrlPr>
                </m:sSupPr>
                <m:e>
                  <m:r>
                    <w:del w:id="597" w:author="Yi Wei" w:date="2021-07-11T07:34:00Z">
                      <w:rPr>
                        <w:rFonts w:ascii="Cambria Math" w:hAnsi="Cambria Math"/>
                        <w:sz w:val="26"/>
                        <w:szCs w:val="26"/>
                      </w:rPr>
                      <m:t>e</m:t>
                    </w:del>
                  </m:r>
                </m:e>
                <m:sup>
                  <m:r>
                    <w:del w:id="598" w:author="Yi Wei" w:date="2021-07-11T07:34:00Z">
                      <w:rPr>
                        <w:rFonts w:ascii="Cambria Math" w:hAnsi="Cambria Math"/>
                        <w:sz w:val="26"/>
                        <w:szCs w:val="26"/>
                      </w:rPr>
                      <m:t>-</m:t>
                    </w:del>
                  </m:r>
                  <m:f>
                    <m:fPr>
                      <m:ctrlPr>
                        <w:del w:id="599" w:author="Yi Wei" w:date="2021-07-11T07:34:00Z">
                          <w:rPr>
                            <w:rFonts w:ascii="Cambria Math" w:hAnsi="Cambria Math"/>
                            <w:i/>
                            <w:sz w:val="26"/>
                            <w:szCs w:val="26"/>
                          </w:rPr>
                        </w:del>
                      </m:ctrlPr>
                    </m:fPr>
                    <m:num>
                      <m:sSub>
                        <m:sSubPr>
                          <m:ctrlPr>
                            <w:del w:id="600" w:author="Yi Wei" w:date="2021-07-11T07:34:00Z">
                              <w:rPr>
                                <w:rFonts w:ascii="Cambria Math" w:hAnsi="Cambria Math"/>
                              </w:rPr>
                            </w:del>
                          </m:ctrlPr>
                        </m:sSubPr>
                        <m:e>
                          <m:r>
                            <w:del w:id="601" w:author="Yi Wei" w:date="2021-07-11T07:34:00Z">
                              <w:rPr>
                                <w:rFonts w:ascii="Cambria Math" w:hAnsi="Cambria Math"/>
                                <w:sz w:val="26"/>
                                <w:szCs w:val="26"/>
                              </w:rPr>
                              <m:t>R</m:t>
                            </w:del>
                          </m:r>
                        </m:e>
                        <m:sub>
                          <m:r>
                            <w:del w:id="602" w:author="Yi Wei" w:date="2021-07-11T07:34:00Z">
                              <w:rPr>
                                <w:rFonts w:ascii="Cambria Math" w:hAnsi="Cambria Math"/>
                                <w:sz w:val="26"/>
                                <w:szCs w:val="26"/>
                              </w:rPr>
                              <m:t>guided</m:t>
                            </w:del>
                          </m:r>
                        </m:sub>
                      </m:sSub>
                      <m:r>
                        <w:del w:id="603" w:author="Yi Wei" w:date="2021-07-11T07:34:00Z">
                          <w:rPr>
                            <w:rFonts w:ascii="Cambria Math" w:hAnsi="Cambria Math"/>
                            <w:sz w:val="26"/>
                            <w:szCs w:val="26"/>
                          </w:rPr>
                          <m:t>-</m:t>
                        </w:del>
                      </m:r>
                      <m:sSub>
                        <m:sSubPr>
                          <m:ctrlPr>
                            <w:del w:id="604" w:author="Yi Wei" w:date="2021-07-11T07:34:00Z">
                              <w:rPr>
                                <w:rFonts w:ascii="Cambria Math" w:hAnsi="Cambria Math"/>
                              </w:rPr>
                            </w:del>
                          </m:ctrlPr>
                        </m:sSubPr>
                        <m:e>
                          <m:r>
                            <w:del w:id="605" w:author="Yi Wei" w:date="2021-07-11T07:34:00Z">
                              <w:rPr>
                                <w:rFonts w:ascii="Cambria Math" w:hAnsi="Cambria Math"/>
                                <w:sz w:val="26"/>
                                <w:szCs w:val="26"/>
                              </w:rPr>
                              <m:t>V</m:t>
                            </w:del>
                          </m:r>
                        </m:e>
                        <m:sub>
                          <m:r>
                            <w:del w:id="606" w:author="Yi Wei" w:date="2021-07-11T07:34:00Z">
                              <w:rPr>
                                <w:rFonts w:ascii="Cambria Math" w:hAnsi="Cambria Math"/>
                                <w:sz w:val="26"/>
                                <w:szCs w:val="26"/>
                              </w:rPr>
                              <m:t>prior</m:t>
                            </w:del>
                          </m:r>
                        </m:sub>
                      </m:sSub>
                      <m:r>
                        <w:del w:id="607" w:author="Yi Wei" w:date="2021-07-11T07:34:00Z">
                          <w:rPr>
                            <w:rFonts w:ascii="Cambria Math" w:hAnsi="Cambria Math"/>
                            <w:sz w:val="26"/>
                            <w:szCs w:val="26"/>
                          </w:rPr>
                          <m:t>+IB+bias</m:t>
                        </w:del>
                      </m:r>
                      <m:sSub>
                        <m:sSubPr>
                          <m:ctrlPr>
                            <w:del w:id="608" w:author="Yi Wei" w:date="2021-07-11T07:34:00Z">
                              <w:rPr>
                                <w:rFonts w:ascii="Cambria Math" w:hAnsi="Cambria Math"/>
                              </w:rPr>
                            </w:del>
                          </m:ctrlPr>
                        </m:sSubPr>
                        <m:e>
                          <m:r>
                            <w:del w:id="609" w:author="Yi Wei" w:date="2021-07-11T07:34:00Z">
                              <w:rPr>
                                <w:rFonts w:ascii="Cambria Math" w:hAnsi="Cambria Math"/>
                                <w:sz w:val="26"/>
                                <w:szCs w:val="26"/>
                              </w:rPr>
                              <m:t>δ</m:t>
                            </w:del>
                          </m:r>
                        </m:e>
                        <m:sub>
                          <m:r>
                            <w:del w:id="610" w:author="Yi Wei" w:date="2021-07-11T07:34:00Z">
                              <w:rPr>
                                <w:rFonts w:ascii="Cambria Math" w:hAnsi="Cambria Math"/>
                                <w:sz w:val="26"/>
                                <w:szCs w:val="26"/>
                              </w:rPr>
                              <m:t>side</m:t>
                            </w:del>
                          </m:r>
                        </m:sub>
                      </m:sSub>
                    </m:num>
                    <m:den>
                      <m:sSup>
                        <m:sSupPr>
                          <m:ctrlPr>
                            <w:del w:id="611" w:author="Yi Wei" w:date="2021-07-11T07:34:00Z">
                              <w:rPr>
                                <w:rFonts w:ascii="Cambria Math" w:hAnsi="Cambria Math"/>
                              </w:rPr>
                            </w:del>
                          </m:ctrlPr>
                        </m:sSupPr>
                        <m:e>
                          <m:r>
                            <w:del w:id="612" w:author="Yi Wei" w:date="2021-07-11T07:34:00Z">
                              <w:rPr>
                                <w:rFonts w:ascii="Cambria Math" w:hAnsi="Cambria Math"/>
                                <w:sz w:val="26"/>
                                <w:szCs w:val="26"/>
                              </w:rPr>
                              <m:t>σ</m:t>
                            </w:del>
                          </m:r>
                        </m:e>
                        <m:sup>
                          <m:r>
                            <w:del w:id="613" w:author="Yi Wei" w:date="2021-07-11T07:34:00Z">
                              <w:rPr>
                                <w:rFonts w:ascii="Cambria Math" w:hAnsi="Cambria Math"/>
                                <w:sz w:val="26"/>
                                <w:szCs w:val="26"/>
                              </w:rPr>
                              <m:t>2</m:t>
                            </w:del>
                          </m:r>
                        </m:sup>
                      </m:sSup>
                    </m:den>
                  </m:f>
                </m:sup>
              </m:sSup>
            </m:den>
          </m:f>
        </m:oMath>
      </m:oMathPara>
    </w:p>
    <w:p w14:paraId="11397C2C" w14:textId="42CABEB9" w:rsidR="00456721" w:rsidDel="00DF4183" w:rsidRDefault="004172B0" w:rsidP="00FF3CB1">
      <w:pPr>
        <w:pStyle w:val="Body"/>
        <w:spacing w:before="100" w:after="100"/>
        <w:rPr>
          <w:del w:id="614" w:author="Yi Wei" w:date="2021-07-11T07:22:00Z"/>
          <w:rStyle w:val="Hyperlink1"/>
        </w:rPr>
        <w:pPrChange w:id="615" w:author="Yi Wei" w:date="2021-07-11T07:34:00Z">
          <w:pPr>
            <w:pStyle w:val="Body"/>
            <w:spacing w:before="100" w:after="100"/>
          </w:pPr>
        </w:pPrChange>
      </w:pPr>
      <w:moveFrom w:id="616" w:author="Yi Wei" w:date="2021-07-11T07:20:00Z">
        <w:del w:id="617" w:author="Yi Wei" w:date="2021-07-11T07:34:00Z">
          <w:r w:rsidDel="00FF3CB1">
            <w:rPr>
              <w:rStyle w:val="Hyperlink1"/>
            </w:rPr>
            <w:delText xml:space="preserve">Here </w:delText>
          </w:r>
        </w:del>
        <m:oMath>
          <m:sSub>
            <m:sSubPr>
              <m:ctrlPr>
                <w:del w:id="618" w:author="Yi Wei" w:date="2021-07-11T07:34:00Z">
                  <w:rPr>
                    <w:rFonts w:ascii="Cambria Math" w:hAnsi="Cambria Math"/>
                  </w:rPr>
                </w:del>
              </m:ctrlPr>
            </m:sSubPr>
            <m:e>
              <m:r>
                <w:del w:id="619" w:author="Yi Wei" w:date="2021-07-11T07:34:00Z">
                  <w:rPr>
                    <w:rFonts w:ascii="Cambria Math" w:hAnsi="Cambria Math"/>
                    <w:sz w:val="27"/>
                    <w:szCs w:val="27"/>
                  </w:rPr>
                  <m:t>R</m:t>
                </w:del>
              </m:r>
            </m:e>
            <m:sub>
              <m:r>
                <w:del w:id="620" w:author="Yi Wei" w:date="2021-07-11T07:34:00Z">
                  <w:rPr>
                    <w:rFonts w:ascii="Cambria Math" w:hAnsi="Cambria Math"/>
                    <w:sz w:val="27"/>
                    <w:szCs w:val="27"/>
                  </w:rPr>
                  <m:t>guided</m:t>
                </w:del>
              </m:r>
            </m:sub>
          </m:sSub>
        </m:oMath>
        <w:moveFrom w:id="621" w:author="Yi Wei" w:date="2021-07-11T07:20:00Z">
          <w:del w:id="622" w:author="Yi Wei" w:date="2021-07-11T07:34:00Z">
            <w:r w:rsidDel="00FF3CB1">
              <w:rPr>
                <w:rStyle w:val="Hyperlink1"/>
              </w:rPr>
              <w:delText xml:space="preserve"> is the reward subjects are guided to, </w:delText>
            </w:r>
          </w:del>
          <m:oMath>
            <m:sSub>
              <m:sSubPr>
                <m:ctrlPr>
                  <w:del w:id="623" w:author="Yi Wei" w:date="2021-07-11T07:34:00Z">
                    <w:rPr>
                      <w:rFonts w:ascii="Cambria Math" w:hAnsi="Cambria Math"/>
                    </w:rPr>
                  </w:del>
                </m:ctrlPr>
              </m:sSubPr>
              <m:e>
                <m:r>
                  <w:del w:id="624" w:author="Yi Wei" w:date="2021-07-11T07:34:00Z">
                    <w:rPr>
                      <w:rFonts w:ascii="Cambria Math" w:hAnsi="Cambria Math"/>
                      <w:sz w:val="29"/>
                      <w:szCs w:val="29"/>
                    </w:rPr>
                    <m:t>V</m:t>
                  </w:del>
                </m:r>
              </m:e>
              <m:sub>
                <m:r>
                  <w:del w:id="625" w:author="Yi Wei" w:date="2021-07-11T07:34:00Z">
                    <w:rPr>
                      <w:rFonts w:ascii="Cambria Math" w:hAnsi="Cambria Math"/>
                      <w:sz w:val="29"/>
                      <w:szCs w:val="29"/>
                    </w:rPr>
                    <m:t>prior</m:t>
                  </w:del>
                </m:r>
              </m:sub>
            </m:sSub>
          </m:oMath>
          <w:moveFrom w:id="626" w:author="Yi Wei" w:date="2021-07-11T07:20:00Z">
            <w:del w:id="627" w:author="Yi Wei" w:date="2021-07-11T07:34:00Z">
              <w:r w:rsidDel="00FF3CB1">
                <w:rPr>
                  <w:rStyle w:val="Hyperlink1"/>
                </w:rPr>
                <w:delText xml:space="preserve"> is the expectation based on an estimate of the average payout using prior information, IB is the “information bonus” which is a quantification of the bias ofthe subject towards choosing the unguided option, bias is the spatial bias of choosing a particular physical side, </w:delText>
              </w:r>
            </w:del>
            <m:oMath>
              <m:sSub>
                <m:sSubPr>
                  <m:ctrlPr>
                    <w:del w:id="628" w:author="Yi Wei" w:date="2021-07-11T07:34:00Z">
                      <w:rPr>
                        <w:rFonts w:ascii="Cambria Math" w:hAnsi="Cambria Math"/>
                      </w:rPr>
                    </w:del>
                  </m:ctrlPr>
                </m:sSubPr>
                <m:e>
                  <m:r>
                    <w:del w:id="629" w:author="Yi Wei" w:date="2021-07-11T07:34:00Z">
                      <w:rPr>
                        <w:rFonts w:ascii="Cambria Math" w:hAnsi="Cambria Math"/>
                        <w:sz w:val="29"/>
                        <w:szCs w:val="29"/>
                      </w:rPr>
                      <m:t>δ</m:t>
                    </w:del>
                  </m:r>
                </m:e>
                <m:sub>
                  <m:r>
                    <w:del w:id="630" w:author="Yi Wei" w:date="2021-07-11T07:34:00Z">
                      <w:rPr>
                        <w:rFonts w:ascii="Cambria Math" w:hAnsi="Cambria Math"/>
                        <w:sz w:val="29"/>
                        <w:szCs w:val="29"/>
                      </w:rPr>
                      <m:t>side</m:t>
                    </w:del>
                  </m:r>
                </m:sub>
              </m:sSub>
            </m:oMath>
            <w:moveFrom w:id="631" w:author="Yi Wei" w:date="2021-07-11T07:20:00Z">
              <w:del w:id="632" w:author="Yi Wei" w:date="2021-07-11T07:34:00Z">
                <w:r w:rsidDel="00FF3CB1">
                  <w:rPr>
                    <w:rStyle w:val="Hyperlink1"/>
                  </w:rPr>
                  <w:delText xml:space="preserve"> = 1 if the guided trial is on the left, and </w:delText>
                </w:r>
              </w:del>
              <m:oMath>
                <m:sSub>
                  <m:sSubPr>
                    <m:ctrlPr>
                      <w:del w:id="633" w:author="Yi Wei" w:date="2021-07-11T07:34:00Z">
                        <w:rPr>
                          <w:rFonts w:ascii="Cambria Math" w:hAnsi="Cambria Math"/>
                        </w:rPr>
                      </w:del>
                    </m:ctrlPr>
                  </m:sSubPr>
                  <m:e>
                    <m:r>
                      <w:del w:id="634" w:author="Yi Wei" w:date="2021-07-11T07:34:00Z">
                        <w:rPr>
                          <w:rFonts w:ascii="Cambria Math" w:hAnsi="Cambria Math"/>
                          <w:sz w:val="29"/>
                          <w:szCs w:val="29"/>
                        </w:rPr>
                        <m:t>δ</m:t>
                      </w:del>
                    </m:r>
                  </m:e>
                  <m:sub>
                    <m:r>
                      <w:del w:id="635" w:author="Yi Wei" w:date="2021-07-11T07:34:00Z">
                        <w:rPr>
                          <w:rFonts w:ascii="Cambria Math" w:hAnsi="Cambria Math"/>
                          <w:sz w:val="29"/>
                          <w:szCs w:val="29"/>
                        </w:rPr>
                        <m:t>side</m:t>
                      </w:del>
                    </m:r>
                  </m:sub>
                </m:sSub>
              </m:oMath>
              <w:moveFrom w:id="636" w:author="Yi Wei" w:date="2021-07-11T07:20:00Z">
                <w:del w:id="637" w:author="Yi Wei" w:date="2021-07-11T07:34:00Z">
                  <w:r w:rsidDel="00FF3CB1">
                    <w:rPr>
                      <w:rStyle w:val="Hyperlink1"/>
                    </w:rPr>
                    <w:delText xml:space="preserve"> = -1 if the guided trial is on the right), </w:delText>
                  </w:r>
                </w:del>
                <m:oMath>
                  <m:r>
                    <w:del w:id="638" w:author="Yi Wei" w:date="2021-07-11T07:34:00Z">
                      <w:rPr>
                        <w:rFonts w:ascii="Cambria Math" w:hAnsi="Cambria Math"/>
                        <w:sz w:val="28"/>
                        <w:szCs w:val="28"/>
                      </w:rPr>
                      <m:t>σ</m:t>
                    </w:del>
                  </m:r>
                </m:oMath>
                <w:moveFrom w:id="639" w:author="Yi Wei" w:date="2021-07-11T07:20:00Z">
                  <w:del w:id="640" w:author="Yi Wei" w:date="2021-07-11T07:34:00Z">
                    <w:r w:rsidDel="00FF3CB1">
                      <w:rPr>
                        <w:rStyle w:val="Hyperlink1"/>
                      </w:rPr>
                      <w:delText xml:space="preserve"> is “</w:delText>
                    </w:r>
                    <w:r w:rsidDel="00FF3CB1">
                      <w:rPr>
                        <w:rStyle w:val="Hyperlink1"/>
                        <w:lang w:val="fr-FR"/>
                      </w:rPr>
                      <w:delText>decision noise</w:delText>
                    </w:r>
                    <w:r w:rsidDel="00FF3CB1">
                      <w:rPr>
                        <w:rStyle w:val="Hyperlink1"/>
                      </w:rPr>
                      <w:delText>” which is a quantification of the level of randomness in the behavior. With this model fitting, we are able to evaluate how directed and random exploration are modulated differently by horizon context in both rats and hu</w:delText>
                    </w:r>
                  </w:del>
                  <w:del w:id="641" w:author="Yi Wei" w:date="2021-07-11T07:33:00Z">
                    <w:r w:rsidDel="00DF4183">
                      <w:rPr>
                        <w:rStyle w:val="Hyperlink1"/>
                      </w:rPr>
                      <w:delText>man</w:delText>
                    </w:r>
                    <w:r w:rsidDel="002E2B45">
                      <w:rPr>
                        <w:rStyle w:val="Hyperlink1"/>
                      </w:rPr>
                      <w:delText xml:space="preserve">s. </w:delText>
                    </w:r>
                  </w:del>
                </w:moveFrom>
                <w:moveFromRangeEnd w:id="584"/>
              </w:moveFrom>
            </w:moveFrom>
          </w:moveFrom>
        </w:moveFrom>
      </w:moveFrom>
    </w:p>
    <w:p w14:paraId="655D4CBE" w14:textId="6E0B0C60" w:rsidR="00456721" w:rsidRDefault="00DF4183">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ins w:id="642" w:author="Yi Wei" w:date="2021-07-11T07:34:00Z">
        <w:r>
          <w:rPr>
            <w:rStyle w:val="Hyperlink1"/>
          </w:rPr>
          <w:t>Unl</w:t>
        </w:r>
      </w:ins>
      <w:del w:id="643" w:author="Yi Wei" w:date="2021-07-11T07:33:00Z">
        <w:r w:rsidR="004172B0" w:rsidDel="002E2B45">
          <w:rPr>
            <w:rStyle w:val="Hyperlink1"/>
          </w:rPr>
          <w:delText>Unl</w:delText>
        </w:r>
      </w:del>
      <w:r w:rsidR="004172B0">
        <w:rPr>
          <w:rStyle w:val="Hyperlink1"/>
        </w:rPr>
        <w:t xml:space="preserve">ike humans, rats seemed to show an opposite adaptation of behavioral strategy to the horizon context. The use of horizon context to facilitate exploration requires planning and model-based reasoning. </w:t>
      </w:r>
      <w:ins w:id="644" w:author="Yi Wei" w:date="2021-07-11T07:23:00Z">
        <w:r w:rsidR="00F46598">
          <w:rPr>
            <w:rStyle w:val="Hyperlink1"/>
          </w:rPr>
          <w:t>Both a</w:t>
        </w:r>
      </w:ins>
      <w:del w:id="645" w:author="Yi Wei" w:date="2021-07-11T07:23:00Z">
        <w:r w:rsidR="004172B0" w:rsidDel="00F46598">
          <w:rPr>
            <w:rStyle w:val="Hyperlink1"/>
          </w:rPr>
          <w:delText>A</w:delText>
        </w:r>
      </w:del>
      <w:r w:rsidR="004172B0">
        <w:rPr>
          <w:rStyle w:val="Hyperlink1"/>
        </w:rPr>
        <w:t xml:space="preserve">n optimal agent </w:t>
      </w:r>
      <w:ins w:id="646" w:author="Yi Wei" w:date="2021-07-11T07:23:00Z">
        <w:r w:rsidR="00F46598">
          <w:rPr>
            <w:rStyle w:val="Hyperlink1"/>
          </w:rPr>
          <w:t xml:space="preserve">and our human participants </w:t>
        </w:r>
      </w:ins>
      <w:r w:rsidR="004172B0">
        <w:rPr>
          <w:rStyle w:val="Hyperlink1"/>
        </w:rPr>
        <w:t>would explore more in long horizon contexts.</w:t>
      </w:r>
      <w:ins w:id="647" w:author="Yi Wei" w:date="2021-07-11T07:23:00Z">
        <w:r w:rsidR="00F46598">
          <w:rPr>
            <w:rStyle w:val="Hyperlink1"/>
          </w:rPr>
          <w:t xml:space="preserve"> </w:t>
        </w:r>
      </w:ins>
      <w:del w:id="648" w:author="Yi Wei" w:date="2021-07-11T07:23:00Z">
        <w:r w:rsidR="004172B0" w:rsidDel="00F46598">
          <w:rPr>
            <w:rStyle w:val="Hyperlink1"/>
          </w:rPr>
          <w:delText xml:space="preserve"> </w:delText>
        </w:r>
      </w:del>
      <w:r w:rsidR="004172B0">
        <w:rPr>
          <w:rStyle w:val="Hyperlink1"/>
        </w:rPr>
        <w:t xml:space="preserve">However, rats explored more in short horizon context. This may be a combination of their tendency to use a model-free learning strategy (that shows no horizon adaptation) and low motivation in short horizon contexts as they overall gain less reward from the short horizon context (that increases randomness in rat’s behavior which would result in exploration). For humans, it takes over 40 participants to show a robust horizon effect. With only a small number of rats, statistical power with the limited sample size limits the interpretation of the horizon modulation of exploration in rats, and more work is needed. </w:t>
      </w:r>
    </w:p>
    <w:p w14:paraId="47560E08" w14:textId="5F1133D7"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is self-driven vs guided (a condition that was not implemented in humans in this task). This suggests a different neural mechanism underlying voluntary vs guided learning. Rats explored more in the first free choice when they were guided first, but this was not observed when they were exploring by themselves. 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r>
        <w:rPr>
          <w:rStyle w:val="Hyperlink1"/>
        </w:rPr>
        <w:t xml:space="preserve">. This rat model has the potential of probing the differential neural mechanism underlying active vs passive learning. Overall, our novel design provides a potentially better behavioral paradigm to investigate explore-exploit tradeoffs in future electrophysiological studies.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649" w:name="_ENREF_1"/>
      <w:r>
        <w:rPr>
          <w:rStyle w:val="Hyperlink1"/>
        </w:rPr>
        <w:t>B</w:t>
      </w:r>
      <w:bookmarkStart w:id="650" w:name="_ENREF_10"/>
      <w:bookmarkEnd w:id="649"/>
      <w:r>
        <w:rPr>
          <w:rStyle w:val="Hyperlink1"/>
        </w:rPr>
        <w:t>a</w:t>
      </w:r>
      <w:bookmarkStart w:id="651" w:name="_ENREF_11"/>
      <w:bookmarkEnd w:id="650"/>
      <w:r>
        <w:rPr>
          <w:rStyle w:val="Hyperlink1"/>
        </w:rPr>
        <w:t>d</w:t>
      </w:r>
      <w:bookmarkStart w:id="652" w:name="_ENREF_12"/>
      <w:bookmarkEnd w:id="651"/>
      <w:r>
        <w:rPr>
          <w:rStyle w:val="Hyperlink1"/>
        </w:rPr>
        <w:t>r</w:t>
      </w:r>
      <w:bookmarkStart w:id="653" w:name="_ENREF_13"/>
      <w:bookmarkEnd w:id="652"/>
      <w:r>
        <w:rPr>
          <w:rStyle w:val="Hyperlink1"/>
        </w:rPr>
        <w:t>e</w:t>
      </w:r>
      <w:bookmarkStart w:id="654" w:name="_ENREF_14"/>
      <w:bookmarkEnd w:id="653"/>
      <w:r>
        <w:rPr>
          <w:rStyle w:val="Hyperlink1"/>
        </w:rPr>
        <w:t xml:space="preserve"> </w:t>
      </w:r>
      <w:bookmarkStart w:id="655" w:name="_ENREF_15"/>
      <w:bookmarkEnd w:id="654"/>
      <w:r>
        <w:rPr>
          <w:rStyle w:val="Hyperlink1"/>
        </w:rPr>
        <w:t>D</w:t>
      </w:r>
      <w:bookmarkStart w:id="656" w:name="_ENREF_16"/>
      <w:bookmarkEnd w:id="655"/>
      <w:r>
        <w:rPr>
          <w:rStyle w:val="Hyperlink1"/>
        </w:rPr>
        <w:t>,</w:t>
      </w:r>
      <w:bookmarkStart w:id="657" w:name="_ENREF_17"/>
      <w:bookmarkEnd w:id="656"/>
      <w:r>
        <w:rPr>
          <w:rStyle w:val="Hyperlink1"/>
        </w:rPr>
        <w:t xml:space="preserve"> </w:t>
      </w:r>
      <w:bookmarkStart w:id="658" w:name="_ENREF_18"/>
      <w:bookmarkEnd w:id="657"/>
      <w:r>
        <w:rPr>
          <w:rStyle w:val="Hyperlink1"/>
        </w:rPr>
        <w:t>D</w:t>
      </w:r>
      <w:bookmarkStart w:id="659" w:name="_ENREF_19"/>
      <w:bookmarkEnd w:id="658"/>
      <w:r>
        <w:rPr>
          <w:rStyle w:val="Hyperlink1"/>
        </w:rPr>
        <w:t>o</w:t>
      </w:r>
      <w:bookmarkStart w:id="660" w:name="_ENREF_2"/>
      <w:bookmarkEnd w:id="659"/>
      <w:r>
        <w:rPr>
          <w:rStyle w:val="Hyperlink1"/>
        </w:rPr>
        <w:t>l</w:t>
      </w:r>
      <w:bookmarkStart w:id="661" w:name="_ENREF_20"/>
      <w:bookmarkEnd w:id="660"/>
      <w:r>
        <w:rPr>
          <w:rStyle w:val="Hyperlink1"/>
        </w:rPr>
        <w:t>l</w:t>
      </w:r>
      <w:bookmarkStart w:id="662" w:name="_ENREF_21"/>
      <w:bookmarkEnd w:id="661"/>
      <w:r>
        <w:rPr>
          <w:rStyle w:val="Hyperlink1"/>
        </w:rPr>
        <w:t xml:space="preserve"> </w:t>
      </w:r>
      <w:bookmarkStart w:id="663" w:name="_ENREF_22"/>
      <w:bookmarkEnd w:id="662"/>
      <w:r>
        <w:rPr>
          <w:rStyle w:val="Hyperlink1"/>
        </w:rPr>
        <w:t>B</w:t>
      </w:r>
      <w:bookmarkStart w:id="664" w:name="_ENREF_23"/>
      <w:bookmarkEnd w:id="663"/>
      <w:r>
        <w:rPr>
          <w:rStyle w:val="Hyperlink1"/>
        </w:rPr>
        <w:t>B</w:t>
      </w:r>
      <w:bookmarkStart w:id="665" w:name="_ENREF_24"/>
      <w:bookmarkEnd w:id="664"/>
      <w:r>
        <w:rPr>
          <w:rStyle w:val="Hyperlink1"/>
        </w:rPr>
        <w:t>,</w:t>
      </w:r>
      <w:bookmarkStart w:id="666" w:name="_ENREF_25"/>
      <w:bookmarkEnd w:id="665"/>
      <w:r>
        <w:rPr>
          <w:rStyle w:val="Hyperlink1"/>
        </w:rPr>
        <w:t xml:space="preserve"> </w:t>
      </w:r>
      <w:bookmarkStart w:id="667" w:name="_ENREF_3"/>
      <w:bookmarkEnd w:id="666"/>
      <w:r>
        <w:rPr>
          <w:rStyle w:val="Hyperlink1"/>
        </w:rPr>
        <w:t>L</w:t>
      </w:r>
      <w:bookmarkStart w:id="668" w:name="_ENREF_4"/>
      <w:bookmarkEnd w:id="667"/>
      <w:r>
        <w:rPr>
          <w:rStyle w:val="Hyperlink1"/>
        </w:rPr>
        <w:t>o</w:t>
      </w:r>
      <w:bookmarkStart w:id="669" w:name="_ENREF_5"/>
      <w:bookmarkEnd w:id="668"/>
      <w:r>
        <w:rPr>
          <w:rStyle w:val="Hyperlink1"/>
        </w:rPr>
        <w:t>n</w:t>
      </w:r>
      <w:bookmarkStart w:id="670" w:name="_ENREF_6"/>
      <w:bookmarkEnd w:id="669"/>
      <w:r>
        <w:rPr>
          <w:rStyle w:val="Hyperlink1"/>
        </w:rPr>
        <w:t>g</w:t>
      </w:r>
      <w:bookmarkStart w:id="671" w:name="_ENREF_7"/>
      <w:bookmarkEnd w:id="670"/>
      <w:r>
        <w:rPr>
          <w:rStyle w:val="Hyperlink1"/>
        </w:rPr>
        <w:t xml:space="preserve"> </w:t>
      </w:r>
      <w:bookmarkStart w:id="672" w:name="_ENREF_8"/>
      <w:bookmarkEnd w:id="671"/>
      <w:r>
        <w:rPr>
          <w:rStyle w:val="Hyperlink1"/>
        </w:rPr>
        <w:t>N</w:t>
      </w:r>
      <w:bookmarkStart w:id="673" w:name="_ENREF_9"/>
      <w:bookmarkEnd w:id="672"/>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673"/>
      <w:r>
        <w:rPr>
          <w:rStyle w:val="Hyperlink1"/>
        </w:rPr>
        <w:t>on Processing Systems.</w:t>
      </w:r>
    </w:p>
    <w:p w14:paraId="5B2DE247" w14:textId="77777777" w:rsidR="00456721" w:rsidRDefault="004172B0">
      <w:pPr>
        <w:pStyle w:val="Body"/>
      </w:pPr>
      <w:r>
        <w:fldChar w:fldCharType="end"/>
      </w:r>
    </w:p>
    <w:sectPr w:rsidR="00456721">
      <w:headerReference w:type="default" r:id="rId13"/>
      <w:footerReference w:type="default" r:id="rId1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Yi Wei" w:date="2021-07-11T02:35:00Z" w:initials="YW">
    <w:p w14:paraId="7E3ADF75" w14:textId="77777777" w:rsidR="00EC35D9" w:rsidRDefault="00EC35D9">
      <w:pPr>
        <w:pStyle w:val="CommentText"/>
      </w:pPr>
      <w:r>
        <w:rPr>
          <w:rStyle w:val="CommentReference"/>
        </w:rPr>
        <w:annotationRef/>
      </w:r>
      <w:r>
        <w:t>Hey Jean-Marc,</w:t>
      </w:r>
    </w:p>
    <w:p w14:paraId="720EE7B4" w14:textId="77777777" w:rsidR="00EC35D9" w:rsidRDefault="00EC35D9">
      <w:pPr>
        <w:pStyle w:val="CommentText"/>
      </w:pPr>
    </w:p>
    <w:p w14:paraId="22E07CE0" w14:textId="0B563FDD" w:rsidR="00EC35D9" w:rsidRDefault="00EC35D9">
      <w:pPr>
        <w:pStyle w:val="CommentText"/>
      </w:pPr>
      <w:r>
        <w:t xml:space="preserve">My Office account expires, so I am using my friend’s Office account. Just in case you find it strange seeing </w:t>
      </w:r>
      <w:r w:rsidR="00AE4192">
        <w:t xml:space="preserve">edits from </w:t>
      </w:r>
      <w:r>
        <w:t>another name.</w:t>
      </w:r>
    </w:p>
    <w:p w14:paraId="7E3D0632" w14:textId="77777777" w:rsidR="00094555" w:rsidRDefault="00094555">
      <w:pPr>
        <w:pStyle w:val="CommentText"/>
      </w:pPr>
    </w:p>
    <w:p w14:paraId="6C76E445" w14:textId="700A0BD9" w:rsidR="00094555" w:rsidRDefault="00094555">
      <w:pPr>
        <w:pStyle w:val="CommentText"/>
      </w:pPr>
      <w:r>
        <w:t>Siyu</w:t>
      </w:r>
    </w:p>
  </w:comment>
  <w:comment w:id="303" w:author="Yi Wei" w:date="2021-07-11T02:34:00Z" w:initials="YW">
    <w:p w14:paraId="197E1847" w14:textId="41F545AA" w:rsidR="00EC35D9" w:rsidRDefault="00EC35D9">
      <w:pPr>
        <w:pStyle w:val="CommentText"/>
        <w:rPr>
          <w:lang w:eastAsia="zh-TW"/>
        </w:rPr>
      </w:pPr>
      <w:r>
        <w:rPr>
          <w:rStyle w:val="CommentReference"/>
        </w:rPr>
        <w:annotationRef/>
      </w:r>
      <w:r w:rsidR="00AC6382">
        <w:rPr>
          <w:lang w:eastAsia="zh-TW"/>
        </w:rPr>
        <w:t xml:space="preserve">As you can see from the </w:t>
      </w:r>
      <w:r w:rsidR="00B04433">
        <w:rPr>
          <w:lang w:eastAsia="zh-TW"/>
        </w:rPr>
        <w:t>Figure 2</w:t>
      </w:r>
      <w:r w:rsidR="00AC6382">
        <w:rPr>
          <w:lang w:eastAsia="zh-TW"/>
        </w:rPr>
        <w:t xml:space="preserve">, if we consider H = 1 vs H = 6 </w:t>
      </w:r>
      <w:r w:rsidR="0078657A">
        <w:rPr>
          <w:lang w:eastAsia="zh-TW"/>
        </w:rPr>
        <w:t>only (ignore the green line)</w:t>
      </w:r>
      <w:r w:rsidR="00AC6382">
        <w:rPr>
          <w:lang w:eastAsia="zh-TW"/>
        </w:rPr>
        <w:t xml:space="preserve">, there may be a performance difference. But we don’t see any difference in the within-version. </w:t>
      </w:r>
      <w:r w:rsidR="00AC6382">
        <w:rPr>
          <w:lang w:eastAsia="zh-TW"/>
        </w:rPr>
        <w:t>So we may not want to</w:t>
      </w:r>
      <w:r w:rsidR="000835CA">
        <w:rPr>
          <w:lang w:eastAsia="zh-TW"/>
        </w:rPr>
        <w:t xml:space="preserve"> make claims about performance differences.</w:t>
      </w:r>
    </w:p>
  </w:comment>
  <w:comment w:id="326" w:author="Yi Wei" w:date="2021-07-11T06:53:00Z" w:initials="YW">
    <w:p w14:paraId="217A0D16" w14:textId="0DF35502" w:rsidR="00E749FD" w:rsidRDefault="00E749FD">
      <w:pPr>
        <w:pStyle w:val="CommentText"/>
      </w:pPr>
      <w:r>
        <w:rPr>
          <w:rStyle w:val="CommentReference"/>
        </w:rPr>
        <w:annotationRef/>
      </w:r>
      <w:r>
        <w:t>I have cleaned the track data. Do you have suggestions on how to analyze those in an informative way?</w:t>
      </w:r>
      <w:r w:rsidR="005E6D85">
        <w:t xml:space="preserve"> (</w:t>
      </w:r>
      <w:r w:rsidR="005E6D85">
        <w:t>in addition to extracting RT)</w:t>
      </w:r>
    </w:p>
  </w:comment>
  <w:comment w:id="349" w:author="Yi Wei" w:date="2021-07-11T02:34:00Z" w:initials="YW">
    <w:p w14:paraId="35832DB2" w14:textId="77777777" w:rsidR="00DF0910" w:rsidRDefault="00DF0910" w:rsidP="00DF0910">
      <w:pPr>
        <w:pStyle w:val="CommentText"/>
        <w:rPr>
          <w:lang w:eastAsia="zh-TW"/>
        </w:rPr>
      </w:pPr>
      <w:r>
        <w:rPr>
          <w:rStyle w:val="CommentReference"/>
        </w:rPr>
        <w:annotationRef/>
      </w:r>
      <w:r>
        <w:rPr>
          <w:lang w:eastAsia="zh-TW"/>
        </w:rPr>
        <w:t xml:space="preserve">As you can see from the Figure 2, if we consider H = 1 vs H = 6 only (ignore the green line), there may be a performance difference. But we don’t see any difference in the within-version. </w:t>
      </w:r>
      <w:r>
        <w:rPr>
          <w:lang w:eastAsia="zh-TW"/>
        </w:rPr>
        <w:t>So we may not want to make claims about performance differences.</w:t>
      </w:r>
    </w:p>
  </w:comment>
  <w:comment w:id="384" w:author="Yi Wei" w:date="2021-07-11T03:27:00Z" w:initials="YW">
    <w:p w14:paraId="7F7D887A" w14:textId="42070A48" w:rsidR="00DF6CF8" w:rsidRDefault="00DF6CF8">
      <w:pPr>
        <w:pStyle w:val="CommentText"/>
      </w:pPr>
      <w:r>
        <w:rPr>
          <w:rStyle w:val="CommentReference"/>
        </w:rPr>
        <w:annotationRef/>
      </w:r>
      <w:r>
        <w:t>We can compute the optimal switching rate here. Human may over-explore</w:t>
      </w:r>
      <w:r w:rsidR="009A1842">
        <w:t xml:space="preserve"> here. </w:t>
      </w:r>
      <w:r w:rsidR="005D2DC6">
        <w:t>(In the horizon task, we know that humans explore more than they should).</w:t>
      </w:r>
    </w:p>
  </w:comment>
  <w:comment w:id="401" w:author="Yi Wei" w:date="2021-07-11T03:38:00Z" w:initials="YW">
    <w:p w14:paraId="6D9E892E" w14:textId="795955A1" w:rsidR="0025334A" w:rsidRDefault="0025334A">
      <w:pPr>
        <w:pStyle w:val="CommentText"/>
      </w:pPr>
      <w:r>
        <w:rPr>
          <w:rStyle w:val="CommentReference"/>
        </w:rPr>
        <w:annotationRef/>
      </w:r>
      <w:r>
        <w:t xml:space="preserve">The level of “noise” in rats decreases as the amount of training increases. There is a significant training effect </w:t>
      </w:r>
      <w:r>
        <w:t>here I think.</w:t>
      </w:r>
    </w:p>
  </w:comment>
  <w:comment w:id="456" w:author="Yi Wei" w:date="2021-07-11T06:05:00Z" w:initials="YW">
    <w:p w14:paraId="65126F48" w14:textId="77777777" w:rsidR="00B443B0" w:rsidRDefault="00B443B0">
      <w:pPr>
        <w:pStyle w:val="CommentText"/>
      </w:pPr>
      <w:r>
        <w:rPr>
          <w:rStyle w:val="CommentReference"/>
        </w:rPr>
        <w:annotationRef/>
      </w:r>
      <w:r>
        <w:t>There are two reasons I can think of:</w:t>
      </w:r>
    </w:p>
    <w:p w14:paraId="5F081C6F" w14:textId="2E0B3636" w:rsidR="00B443B0" w:rsidRDefault="00B443B0"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B443B0" w:rsidRDefault="00B443B0" w:rsidP="00B443B0">
      <w:pPr>
        <w:pStyle w:val="CommentText"/>
        <w:numPr>
          <w:ilvl w:val="0"/>
          <w:numId w:val="2"/>
        </w:numPr>
      </w:pPr>
      <w:r>
        <w:t>It may be similar to the theory I have in mind for rat behavior that H = 1 is simply not important enough to learn since it’s only 1 choice.</w:t>
      </w:r>
    </w:p>
  </w:comment>
  <w:comment w:id="478" w:author="Yi Wei" w:date="2021-07-11T06:23:00Z" w:initials="YW">
    <w:p w14:paraId="759B25C7" w14:textId="0FFCE548" w:rsidR="001E59EC" w:rsidRDefault="001E59EC">
      <w:pPr>
        <w:pStyle w:val="CommentText"/>
      </w:pPr>
      <w:r>
        <w:rPr>
          <w:rStyle w:val="CommentReference"/>
        </w:rPr>
        <w:annotationRef/>
      </w:r>
      <w:r>
        <w:t>I think this is because some of the variance shows up as bias.</w:t>
      </w:r>
      <w:r w:rsidR="00730DF4">
        <w:t xml:space="preserve"> It’s not clear that noise is </w:t>
      </w:r>
      <w:r w:rsidR="00E918F8">
        <w:t>decreasing in this case.</w:t>
      </w:r>
      <w:r>
        <w:t xml:space="preserve"> </w:t>
      </w:r>
    </w:p>
  </w:comment>
  <w:comment w:id="493" w:author="Yi Wei" w:date="2021-07-11T07:07:00Z" w:initials="YW">
    <w:p w14:paraId="4E5F08D2" w14:textId="78DF9078" w:rsidR="0020567A" w:rsidRDefault="0020567A">
      <w:pPr>
        <w:pStyle w:val="CommentText"/>
      </w:pPr>
      <w:r>
        <w:rPr>
          <w:rStyle w:val="CommentReference"/>
        </w:rPr>
        <w:annotationRef/>
      </w:r>
      <w:r>
        <w:t>Can be because of over-training</w:t>
      </w:r>
    </w:p>
  </w:comment>
  <w:comment w:id="511" w:author="Yi Wei" w:date="2021-07-11T06:47:00Z" w:initials="YW">
    <w:p w14:paraId="6F46D0BB" w14:textId="57F6B3D2" w:rsidR="00A32AA6" w:rsidRDefault="00A32AA6">
      <w:pPr>
        <w:pStyle w:val="CommentText"/>
      </w:pPr>
      <w:r>
        <w:rPr>
          <w:rStyle w:val="CommentReference"/>
        </w:rPr>
        <w:annotationRef/>
      </w:r>
      <w:r>
        <w:t>Not sure if this is interesting at all or how to write this as part of th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76E445" w15:done="0"/>
  <w15:commentEx w15:paraId="197E1847" w15:done="0"/>
  <w15:commentEx w15:paraId="217A0D16" w15:done="0"/>
  <w15:commentEx w15:paraId="35832DB2" w15:done="0"/>
  <w15:commentEx w15:paraId="7F7D887A" w15:done="0"/>
  <w15:commentEx w15:paraId="6D9E892E" w15:done="0"/>
  <w15:commentEx w15:paraId="4074C45F" w15:done="0"/>
  <w15:commentEx w15:paraId="759B25C7" w15:done="0"/>
  <w15:commentEx w15:paraId="4E5F08D2" w15:done="0"/>
  <w15:commentEx w15:paraId="6F46D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4D779" w16cex:dateUtc="2021-07-11T06:35:00Z"/>
  <w16cex:commentExtensible w16cex:durableId="2494D750" w16cex:dateUtc="2021-07-11T06:34:00Z"/>
  <w16cex:commentExtensible w16cex:durableId="249513CE" w16cex:dateUtc="2021-07-11T10:53:00Z"/>
  <w16cex:commentExtensible w16cex:durableId="2494D8C8" w16cex:dateUtc="2021-07-11T06:34:00Z"/>
  <w16cex:commentExtensible w16cex:durableId="2494E398" w16cex:dateUtc="2021-07-11T07:27:00Z"/>
  <w16cex:commentExtensible w16cex:durableId="2494E64A" w16cex:dateUtc="2021-07-11T07:38:00Z"/>
  <w16cex:commentExtensible w16cex:durableId="249508C4" w16cex:dateUtc="2021-07-11T10:05:00Z"/>
  <w16cex:commentExtensible w16cex:durableId="24950CFD" w16cex:dateUtc="2021-07-11T10:23:00Z"/>
  <w16cex:commentExtensible w16cex:durableId="24951722" w16cex:dateUtc="2021-07-11T11:07:00Z"/>
  <w16cex:commentExtensible w16cex:durableId="24951291" w16cex:dateUtc="2021-07-11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76E445" w16cid:durableId="2494D779"/>
  <w16cid:commentId w16cid:paraId="197E1847" w16cid:durableId="2494D750"/>
  <w16cid:commentId w16cid:paraId="217A0D16" w16cid:durableId="249513CE"/>
  <w16cid:commentId w16cid:paraId="35832DB2" w16cid:durableId="2494D8C8"/>
  <w16cid:commentId w16cid:paraId="7F7D887A" w16cid:durableId="2494E398"/>
  <w16cid:commentId w16cid:paraId="6D9E892E" w16cid:durableId="2494E64A"/>
  <w16cid:commentId w16cid:paraId="4074C45F" w16cid:durableId="249508C4"/>
  <w16cid:commentId w16cid:paraId="759B25C7" w16cid:durableId="24950CFD"/>
  <w16cid:commentId w16cid:paraId="4E5F08D2" w16cid:durableId="24951722"/>
  <w16cid:commentId w16cid:paraId="6F46D0BB" w16cid:durableId="249512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42380D" w14:textId="77777777" w:rsidR="00510BCB" w:rsidRDefault="00510BCB">
      <w:r>
        <w:separator/>
      </w:r>
    </w:p>
  </w:endnote>
  <w:endnote w:type="continuationSeparator" w:id="0">
    <w:p w14:paraId="65CB79EF" w14:textId="77777777" w:rsidR="00510BCB" w:rsidRDefault="00510B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Helvetica Neue">
    <w:altName w:val="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E4823F" w14:textId="77777777" w:rsidR="00456721" w:rsidRDefault="00456721">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801C03" w14:textId="77777777" w:rsidR="00510BCB" w:rsidRDefault="00510BCB">
      <w:r>
        <w:separator/>
      </w:r>
    </w:p>
  </w:footnote>
  <w:footnote w:type="continuationSeparator" w:id="0">
    <w:p w14:paraId="3F8C3443" w14:textId="77777777" w:rsidR="00510BCB" w:rsidRDefault="00510B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1DA2E2" w14:textId="77777777" w:rsidR="00456721" w:rsidRDefault="00456721">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i Wei">
    <w15:presenceInfo w15:providerId="AD" w15:userId="S::ywei4@student.unimelb.edu.au::0ff342a0-0ef1-40e3-b02d-3c612daaec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5"/>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721"/>
    <w:rsid w:val="000155AD"/>
    <w:rsid w:val="00040F77"/>
    <w:rsid w:val="00055086"/>
    <w:rsid w:val="000658C9"/>
    <w:rsid w:val="00072F5E"/>
    <w:rsid w:val="000835CA"/>
    <w:rsid w:val="000942B7"/>
    <w:rsid w:val="00094555"/>
    <w:rsid w:val="000B744B"/>
    <w:rsid w:val="000D4C5D"/>
    <w:rsid w:val="000D66FC"/>
    <w:rsid w:val="000E6822"/>
    <w:rsid w:val="001230CB"/>
    <w:rsid w:val="0014446A"/>
    <w:rsid w:val="00145001"/>
    <w:rsid w:val="001623B3"/>
    <w:rsid w:val="00163893"/>
    <w:rsid w:val="00171986"/>
    <w:rsid w:val="001968EF"/>
    <w:rsid w:val="001A070C"/>
    <w:rsid w:val="001A6A7A"/>
    <w:rsid w:val="001A753E"/>
    <w:rsid w:val="001C7756"/>
    <w:rsid w:val="001D4E23"/>
    <w:rsid w:val="001E59EC"/>
    <w:rsid w:val="0020454B"/>
    <w:rsid w:val="0020567A"/>
    <w:rsid w:val="002449F6"/>
    <w:rsid w:val="002469E2"/>
    <w:rsid w:val="0025310E"/>
    <w:rsid w:val="0025334A"/>
    <w:rsid w:val="00254E34"/>
    <w:rsid w:val="00266F70"/>
    <w:rsid w:val="00271A42"/>
    <w:rsid w:val="00287921"/>
    <w:rsid w:val="00292B24"/>
    <w:rsid w:val="00294D2A"/>
    <w:rsid w:val="002A21CE"/>
    <w:rsid w:val="002A2EB9"/>
    <w:rsid w:val="002B54E8"/>
    <w:rsid w:val="002E2B45"/>
    <w:rsid w:val="002F5135"/>
    <w:rsid w:val="002F66FF"/>
    <w:rsid w:val="00330081"/>
    <w:rsid w:val="00345066"/>
    <w:rsid w:val="00351275"/>
    <w:rsid w:val="00381A43"/>
    <w:rsid w:val="003D2B2C"/>
    <w:rsid w:val="003D3060"/>
    <w:rsid w:val="003F4319"/>
    <w:rsid w:val="004165DF"/>
    <w:rsid w:val="004172B0"/>
    <w:rsid w:val="00420205"/>
    <w:rsid w:val="0042184D"/>
    <w:rsid w:val="00421CA9"/>
    <w:rsid w:val="0044136F"/>
    <w:rsid w:val="0045646B"/>
    <w:rsid w:val="00456721"/>
    <w:rsid w:val="0047292E"/>
    <w:rsid w:val="00494517"/>
    <w:rsid w:val="004A40C1"/>
    <w:rsid w:val="004B7A5D"/>
    <w:rsid w:val="004C161E"/>
    <w:rsid w:val="004C5DF0"/>
    <w:rsid w:val="004D6534"/>
    <w:rsid w:val="00510BCB"/>
    <w:rsid w:val="00532F08"/>
    <w:rsid w:val="005549AF"/>
    <w:rsid w:val="005810A5"/>
    <w:rsid w:val="005829D1"/>
    <w:rsid w:val="00585144"/>
    <w:rsid w:val="005A6C9D"/>
    <w:rsid w:val="005C49FD"/>
    <w:rsid w:val="005D2DC6"/>
    <w:rsid w:val="005E6D85"/>
    <w:rsid w:val="005F1323"/>
    <w:rsid w:val="0060013A"/>
    <w:rsid w:val="0060235A"/>
    <w:rsid w:val="006242C6"/>
    <w:rsid w:val="006267D3"/>
    <w:rsid w:val="006727C2"/>
    <w:rsid w:val="006808DD"/>
    <w:rsid w:val="00685A41"/>
    <w:rsid w:val="0069462C"/>
    <w:rsid w:val="006B0E3B"/>
    <w:rsid w:val="006B22BA"/>
    <w:rsid w:val="006D2381"/>
    <w:rsid w:val="006E5F2D"/>
    <w:rsid w:val="006F6CC9"/>
    <w:rsid w:val="0070628E"/>
    <w:rsid w:val="007111CF"/>
    <w:rsid w:val="00730DF4"/>
    <w:rsid w:val="007312A9"/>
    <w:rsid w:val="00743825"/>
    <w:rsid w:val="00747FF1"/>
    <w:rsid w:val="007614BF"/>
    <w:rsid w:val="00766630"/>
    <w:rsid w:val="00771E34"/>
    <w:rsid w:val="00777357"/>
    <w:rsid w:val="007851C4"/>
    <w:rsid w:val="0078657A"/>
    <w:rsid w:val="00787780"/>
    <w:rsid w:val="007B4B33"/>
    <w:rsid w:val="007E10EC"/>
    <w:rsid w:val="007F4412"/>
    <w:rsid w:val="007F4FB1"/>
    <w:rsid w:val="0080646F"/>
    <w:rsid w:val="00825648"/>
    <w:rsid w:val="0084016B"/>
    <w:rsid w:val="00842C47"/>
    <w:rsid w:val="0085596C"/>
    <w:rsid w:val="00876B16"/>
    <w:rsid w:val="008A014F"/>
    <w:rsid w:val="008A15C7"/>
    <w:rsid w:val="008D7F9F"/>
    <w:rsid w:val="008E2C8B"/>
    <w:rsid w:val="008E7EA1"/>
    <w:rsid w:val="00912B61"/>
    <w:rsid w:val="00937634"/>
    <w:rsid w:val="00940B2E"/>
    <w:rsid w:val="00956C98"/>
    <w:rsid w:val="00960416"/>
    <w:rsid w:val="00967503"/>
    <w:rsid w:val="00992D8D"/>
    <w:rsid w:val="009A1842"/>
    <w:rsid w:val="009A4B2C"/>
    <w:rsid w:val="009B28F7"/>
    <w:rsid w:val="009C791A"/>
    <w:rsid w:val="009D1A15"/>
    <w:rsid w:val="009D7B7F"/>
    <w:rsid w:val="009E739C"/>
    <w:rsid w:val="009F3D02"/>
    <w:rsid w:val="009F7A74"/>
    <w:rsid w:val="00A04F6A"/>
    <w:rsid w:val="00A21A75"/>
    <w:rsid w:val="00A32AA6"/>
    <w:rsid w:val="00A41F42"/>
    <w:rsid w:val="00A4210B"/>
    <w:rsid w:val="00A44916"/>
    <w:rsid w:val="00A46DAB"/>
    <w:rsid w:val="00A471CF"/>
    <w:rsid w:val="00A574F2"/>
    <w:rsid w:val="00A634B1"/>
    <w:rsid w:val="00A74425"/>
    <w:rsid w:val="00A827D9"/>
    <w:rsid w:val="00A92C25"/>
    <w:rsid w:val="00AA168F"/>
    <w:rsid w:val="00AA1BBA"/>
    <w:rsid w:val="00AC6382"/>
    <w:rsid w:val="00AE4192"/>
    <w:rsid w:val="00AE682C"/>
    <w:rsid w:val="00AF15E0"/>
    <w:rsid w:val="00B03E55"/>
    <w:rsid w:val="00B04433"/>
    <w:rsid w:val="00B04F8D"/>
    <w:rsid w:val="00B15812"/>
    <w:rsid w:val="00B443B0"/>
    <w:rsid w:val="00B54B31"/>
    <w:rsid w:val="00B642C0"/>
    <w:rsid w:val="00B66A5A"/>
    <w:rsid w:val="00BA50F0"/>
    <w:rsid w:val="00BC3BEC"/>
    <w:rsid w:val="00BD4DFF"/>
    <w:rsid w:val="00BD7411"/>
    <w:rsid w:val="00C01327"/>
    <w:rsid w:val="00C07E3E"/>
    <w:rsid w:val="00C12365"/>
    <w:rsid w:val="00C22A2C"/>
    <w:rsid w:val="00C32056"/>
    <w:rsid w:val="00C44FF5"/>
    <w:rsid w:val="00C812CB"/>
    <w:rsid w:val="00C934CD"/>
    <w:rsid w:val="00CA73DD"/>
    <w:rsid w:val="00CB4678"/>
    <w:rsid w:val="00CE0722"/>
    <w:rsid w:val="00CE2012"/>
    <w:rsid w:val="00CE4AC7"/>
    <w:rsid w:val="00CF7222"/>
    <w:rsid w:val="00D040EB"/>
    <w:rsid w:val="00D16733"/>
    <w:rsid w:val="00D4525A"/>
    <w:rsid w:val="00D467FD"/>
    <w:rsid w:val="00D568B5"/>
    <w:rsid w:val="00D75646"/>
    <w:rsid w:val="00D86F03"/>
    <w:rsid w:val="00DA6ADE"/>
    <w:rsid w:val="00DF0910"/>
    <w:rsid w:val="00DF0FDE"/>
    <w:rsid w:val="00DF4183"/>
    <w:rsid w:val="00DF6CF8"/>
    <w:rsid w:val="00E32B39"/>
    <w:rsid w:val="00E44E9B"/>
    <w:rsid w:val="00E56779"/>
    <w:rsid w:val="00E7082D"/>
    <w:rsid w:val="00E70B7B"/>
    <w:rsid w:val="00E749FD"/>
    <w:rsid w:val="00E918F8"/>
    <w:rsid w:val="00EA1EDF"/>
    <w:rsid w:val="00EA4A34"/>
    <w:rsid w:val="00EA5AA2"/>
    <w:rsid w:val="00EC35D9"/>
    <w:rsid w:val="00ED2643"/>
    <w:rsid w:val="00ED310B"/>
    <w:rsid w:val="00F063E2"/>
    <w:rsid w:val="00F368B0"/>
    <w:rsid w:val="00F377DA"/>
    <w:rsid w:val="00F46598"/>
    <w:rsid w:val="00F94182"/>
    <w:rsid w:val="00FA6FD3"/>
    <w:rsid w:val="00FB034B"/>
    <w:rsid w:val="00FD1BCE"/>
    <w:rsid w:val="00FD6DAD"/>
    <w:rsid w:val="00FE4659"/>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ellous@arizona.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22616-FE35-9146-A2C3-150609B0A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4</Pages>
  <Words>10513</Words>
  <Characters>59925</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Yi Wei</cp:lastModifiedBy>
  <cp:revision>608</cp:revision>
  <dcterms:created xsi:type="dcterms:W3CDTF">2020-08-07T21:57:00Z</dcterms:created>
  <dcterms:modified xsi:type="dcterms:W3CDTF">2021-07-11T11:34:00Z</dcterms:modified>
</cp:coreProperties>
</file>